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72983" w14:textId="29500EB5" w:rsidR="00A57576" w:rsidRPr="00F6179A" w:rsidRDefault="00D4121B" w:rsidP="00D26BA9">
      <w:pPr>
        <w:spacing w:line="480" w:lineRule="auto"/>
        <w:jc w:val="both"/>
        <w:rPr>
          <w:rFonts w:ascii="Times New Roman" w:hAnsi="Times New Roman" w:cs="Times New Roman"/>
          <w:b/>
          <w:bCs/>
          <w:sz w:val="24"/>
          <w:szCs w:val="24"/>
        </w:rPr>
      </w:pPr>
      <w:bookmarkStart w:id="0" w:name="_Hlk197349347"/>
      <w:r w:rsidRPr="00F6179A">
        <w:rPr>
          <w:rFonts w:ascii="Times New Roman" w:hAnsi="Times New Roman" w:cs="Times New Roman"/>
          <w:sz w:val="24"/>
          <w:szCs w:val="24"/>
        </w:rPr>
        <w:t xml:space="preserve"> </w:t>
      </w:r>
      <w:r w:rsidR="00BE538C" w:rsidRPr="00F6179A">
        <w:rPr>
          <w:rFonts w:ascii="Times New Roman" w:hAnsi="Times New Roman" w:cs="Times New Roman"/>
          <w:b/>
          <w:bCs/>
          <w:sz w:val="24"/>
          <w:szCs w:val="24"/>
        </w:rPr>
        <w:t>The Silent Struggle: Understanding the Burden of Mental Illness on Families and Its Impact</w:t>
      </w:r>
      <w:r w:rsidR="00C21C12" w:rsidRPr="00F6179A">
        <w:rPr>
          <w:rFonts w:ascii="Times New Roman" w:hAnsi="Times New Roman" w:cs="Times New Roman"/>
          <w:b/>
          <w:bCs/>
          <w:sz w:val="24"/>
          <w:szCs w:val="24"/>
        </w:rPr>
        <w:t>- A Literature Review</w:t>
      </w:r>
      <w:r w:rsidR="006B720A" w:rsidRPr="00F6179A">
        <w:rPr>
          <w:rFonts w:ascii="Times New Roman" w:hAnsi="Times New Roman" w:cs="Times New Roman"/>
          <w:b/>
          <w:bCs/>
          <w:sz w:val="24"/>
          <w:szCs w:val="24"/>
        </w:rPr>
        <w:t>.</w:t>
      </w:r>
      <w:bookmarkEnd w:id="0"/>
    </w:p>
    <w:p w14:paraId="11E6A771" w14:textId="77777777" w:rsidR="0086302E" w:rsidRPr="003918CB" w:rsidRDefault="0086302E" w:rsidP="0086302E">
      <w:pPr>
        <w:spacing w:line="360" w:lineRule="auto"/>
        <w:jc w:val="both"/>
        <w:rPr>
          <w:rFonts w:ascii="Times New Roman" w:eastAsiaTheme="minorHAnsi" w:hAnsi="Times New Roman" w:cs="Times New Roman"/>
          <w:b/>
          <w:bCs/>
          <w:i/>
          <w:iCs/>
          <w:sz w:val="24"/>
          <w:szCs w:val="24"/>
        </w:rPr>
      </w:pPr>
      <w:bookmarkStart w:id="1" w:name="_Hlk197124468"/>
      <w:r w:rsidRPr="003918CB">
        <w:rPr>
          <w:rFonts w:ascii="Times New Roman" w:eastAsiaTheme="minorHAnsi" w:hAnsi="Times New Roman" w:cs="Times New Roman"/>
          <w:b/>
          <w:bCs/>
          <w:i/>
          <w:iCs/>
          <w:sz w:val="24"/>
          <w:szCs w:val="24"/>
        </w:rPr>
        <w:t xml:space="preserve">Abstract </w:t>
      </w:r>
    </w:p>
    <w:p w14:paraId="58B261D5" w14:textId="77777777" w:rsidR="0086302E" w:rsidRPr="003918CB" w:rsidRDefault="0086302E" w:rsidP="0086302E">
      <w:pPr>
        <w:spacing w:line="360" w:lineRule="auto"/>
        <w:jc w:val="both"/>
        <w:rPr>
          <w:rFonts w:ascii="Times New Roman" w:eastAsiaTheme="minorHAnsi" w:hAnsi="Times New Roman" w:cs="Times New Roman"/>
          <w:sz w:val="24"/>
          <w:szCs w:val="24"/>
        </w:rPr>
      </w:pPr>
      <w:r w:rsidRPr="003918CB">
        <w:rPr>
          <w:rFonts w:ascii="Times New Roman" w:eastAsiaTheme="minorHAnsi" w:hAnsi="Times New Roman" w:cs="Times New Roman"/>
          <w:sz w:val="24"/>
          <w:szCs w:val="24"/>
        </w:rPr>
        <w:t xml:space="preserve">This review explores the vicarious burden on family caregivers of individuals with mental illnesses, particularly in Africa, where cultural stigma, economic disparities, and clinical gaps amplify caregiver strain. Families worldwide bear emotional, financial, and social burdens, but African caregivers encounter significant stress due to cultural norms that link mental illness to supernatural causes, gendered caregiving roles, and underfunded health systems. Economic constraints force families into catastrophic healthcare costs, while fragmented services leave caregivers managing crises without support.  </w:t>
      </w:r>
    </w:p>
    <w:p w14:paraId="4E6002AB" w14:textId="77777777" w:rsidR="0086302E" w:rsidRPr="003918CB" w:rsidRDefault="0086302E" w:rsidP="0086302E">
      <w:pPr>
        <w:spacing w:line="360" w:lineRule="auto"/>
        <w:jc w:val="both"/>
        <w:rPr>
          <w:rFonts w:ascii="Times New Roman" w:eastAsiaTheme="minorHAnsi" w:hAnsi="Times New Roman" w:cs="Times New Roman"/>
          <w:sz w:val="24"/>
          <w:szCs w:val="24"/>
        </w:rPr>
      </w:pPr>
      <w:r w:rsidRPr="003918CB">
        <w:rPr>
          <w:rFonts w:ascii="Times New Roman" w:eastAsiaTheme="minorHAnsi" w:hAnsi="Times New Roman" w:cs="Times New Roman"/>
          <w:sz w:val="24"/>
          <w:szCs w:val="24"/>
        </w:rPr>
        <w:t xml:space="preserve">Consequences of the lived experience include psychological distress and depression rates that are higher than those of non-caregivers. Culturally tailored interventions, such as psychoeducation in Nigeria and Zimbabwe’s community-led Friendship Bench project, reduce distress by 50%. Respite care and policies provide partial relief. </w:t>
      </w:r>
    </w:p>
    <w:p w14:paraId="54532F3D" w14:textId="77777777" w:rsidR="0086302E" w:rsidRPr="003918CB" w:rsidRDefault="0086302E" w:rsidP="0086302E">
      <w:pPr>
        <w:spacing w:line="360" w:lineRule="auto"/>
        <w:jc w:val="both"/>
        <w:rPr>
          <w:rFonts w:ascii="Times New Roman" w:eastAsiaTheme="minorHAnsi" w:hAnsi="Times New Roman" w:cs="Times New Roman"/>
          <w:sz w:val="24"/>
          <w:szCs w:val="24"/>
        </w:rPr>
      </w:pPr>
      <w:r w:rsidRPr="003918CB">
        <w:rPr>
          <w:rFonts w:ascii="Times New Roman" w:eastAsiaTheme="minorHAnsi" w:hAnsi="Times New Roman" w:cs="Times New Roman"/>
          <w:sz w:val="24"/>
          <w:szCs w:val="24"/>
        </w:rPr>
        <w:t xml:space="preserve">The review advocates for holistic reforms: dismantling stigma, integrating caregivers into care systems, and investing in mental health infrastructure. Prioritizing community engagement, task-shifting programs, and equitable resource allocation can alleviate suffering and foster resilience. Addressing cultural, economic, and clinical intersections is vital to advancing mental health outcomes for caregivers and patients in Africa and beyond.  </w:t>
      </w:r>
    </w:p>
    <w:p w14:paraId="45A97B29" w14:textId="16481E30" w:rsidR="0086302E" w:rsidRDefault="0086302E" w:rsidP="0086302E">
      <w:pPr>
        <w:spacing w:line="480" w:lineRule="auto"/>
        <w:jc w:val="both"/>
        <w:rPr>
          <w:rFonts w:ascii="Times New Roman" w:hAnsi="Times New Roman" w:cs="Times New Roman"/>
          <w:b/>
          <w:bCs/>
          <w:sz w:val="24"/>
          <w:szCs w:val="24"/>
        </w:rPr>
      </w:pPr>
      <w:r w:rsidRPr="003918CB">
        <w:rPr>
          <w:rFonts w:ascii="Times New Roman" w:eastAsiaTheme="minorHAnsi" w:hAnsi="Times New Roman" w:cs="Times New Roman"/>
          <w:sz w:val="24"/>
          <w:szCs w:val="24"/>
        </w:rPr>
        <w:t>Keywords: Vicarious burden, mental illness, caregivers, Africa, stigma, economic disparities, clinical systems.</w:t>
      </w:r>
    </w:p>
    <w:p w14:paraId="723CE6CD" w14:textId="4D54B4D0" w:rsidR="00D4121B" w:rsidRPr="00F6179A" w:rsidRDefault="00A57576" w:rsidP="00D26BA9">
      <w:pPr>
        <w:spacing w:line="480" w:lineRule="auto"/>
        <w:jc w:val="both"/>
        <w:rPr>
          <w:rFonts w:ascii="Times New Roman" w:hAnsi="Times New Roman" w:cs="Times New Roman"/>
          <w:b/>
          <w:bCs/>
          <w:sz w:val="24"/>
          <w:szCs w:val="24"/>
        </w:rPr>
      </w:pPr>
      <w:r w:rsidRPr="00F6179A">
        <w:rPr>
          <w:rFonts w:ascii="Times New Roman" w:hAnsi="Times New Roman" w:cs="Times New Roman"/>
          <w:b/>
          <w:bCs/>
          <w:sz w:val="24"/>
          <w:szCs w:val="24"/>
        </w:rPr>
        <w:t>Introduction</w:t>
      </w:r>
      <w:r w:rsidR="00D4121B" w:rsidRPr="00F6179A">
        <w:rPr>
          <w:rFonts w:ascii="Times New Roman" w:hAnsi="Times New Roman" w:cs="Times New Roman"/>
          <w:b/>
          <w:bCs/>
          <w:sz w:val="24"/>
          <w:szCs w:val="24"/>
        </w:rPr>
        <w:t xml:space="preserve"> </w:t>
      </w:r>
    </w:p>
    <w:p w14:paraId="60BABEFC" w14:textId="1262BAF4" w:rsidR="00692362" w:rsidRPr="00F6179A" w:rsidRDefault="00031728" w:rsidP="00D26BA9">
      <w:pPr>
        <w:spacing w:line="480" w:lineRule="auto"/>
        <w:jc w:val="both"/>
        <w:rPr>
          <w:rFonts w:ascii="Times New Roman" w:hAnsi="Times New Roman" w:cs="Times New Roman"/>
          <w:sz w:val="24"/>
          <w:szCs w:val="24"/>
        </w:rPr>
      </w:pPr>
      <w:r w:rsidRPr="00F6179A">
        <w:rPr>
          <w:rFonts w:ascii="Times New Roman" w:hAnsi="Times New Roman" w:cs="Times New Roman"/>
          <w:kern w:val="0"/>
          <w:sz w:val="24"/>
          <w:szCs w:val="24"/>
          <w14:ligatures w14:val="none"/>
        </w:rPr>
        <w:t xml:space="preserve">Globally, mental disorders are among the leading causes of disability, and the impact of illness often extends beyond the patient to relatives and friends </w:t>
      </w:r>
      <w:r w:rsidR="00187202" w:rsidRPr="00F6179A">
        <w:rPr>
          <w:rFonts w:ascii="Times New Roman" w:hAnsi="Times New Roman" w:cs="Times New Roman"/>
          <w:kern w:val="0"/>
          <w:sz w:val="24"/>
          <w:szCs w:val="24"/>
          <w14:ligatures w14:val="none"/>
        </w:rPr>
        <w:t xml:space="preserve">and </w:t>
      </w:r>
      <w:r w:rsidRPr="00F6179A">
        <w:rPr>
          <w:rFonts w:ascii="Times New Roman" w:hAnsi="Times New Roman" w:cs="Times New Roman"/>
          <w:kern w:val="0"/>
          <w:sz w:val="24"/>
          <w:szCs w:val="24"/>
          <w14:ligatures w14:val="none"/>
        </w:rPr>
        <w:t>communities</w:t>
      </w:r>
      <w:r w:rsidR="00AD0BF5" w:rsidRPr="00F6179A">
        <w:rPr>
          <w:rFonts w:ascii="Times New Roman" w:hAnsi="Times New Roman" w:cs="Times New Roman"/>
          <w:kern w:val="0"/>
          <w:sz w:val="24"/>
          <w:szCs w:val="24"/>
          <w14:ligatures w14:val="none"/>
        </w:rPr>
        <w:t>.</w:t>
      </w:r>
      <w:r w:rsidR="002D13C9" w:rsidRPr="00F6179A">
        <w:rPr>
          <w:rFonts w:ascii="Times New Roman" w:hAnsi="Times New Roman" w:cs="Times New Roman"/>
          <w:kern w:val="0"/>
          <w:sz w:val="24"/>
          <w:szCs w:val="24"/>
          <w14:ligatures w14:val="none"/>
        </w:rPr>
        <w:fldChar w:fldCharType="begin"/>
      </w:r>
      <w:r w:rsidR="002D13C9" w:rsidRPr="00F6179A">
        <w:rPr>
          <w:rFonts w:ascii="Times New Roman" w:hAnsi="Times New Roman" w:cs="Times New Roman"/>
          <w:kern w:val="0"/>
          <w:sz w:val="24"/>
          <w:szCs w:val="24"/>
          <w14:ligatures w14:val="none"/>
        </w:rPr>
        <w:instrText xml:space="preserve"> ADDIN ZOTERO_ITEM CSL_CITATION {"citationID":"8o1Ru5yr","properties":{"formattedCitation":"\\super [1,2]\\nosupersub{}","plainCitation":"[1,2]","noteIndex":0},"citationItems":[{"id":1146,"uris":["http://zotero.org/users/12820399/items/B6L8V6G3"],"itemData":{"id":1146,"type":"article-journal","container-title":"JAMA psychiatry","issue":"4","note":"publisher: American Medical Association","page":"347–356","source":"Google Scholar","title":"Worldwide prevalence and disability from mental disorders across childhood and adolescence: evidence from the global burden of disease study","title-short":"Worldwide prevalence and disability from mental disorders across childhood and adolescence","volume":"81","author":[{"family":"Kieling","given":"Christian"},{"family":"Buchweitz","given":"Claudia"},{"family":"Caye","given":"Arthur"},{"family":"Silvani","given":"Juliana"},{"family":"Ameis","given":"Stephanie H."},{"family":"Brunoni","given":"André R."},{"family":"Cost","given":"Katherine T."},{"family":"Courtney","given":"Darren B."},{"family":"Georgiades","given":"Katholiki"},{"family":"Merikangas","given":"Kathleen Ries"}],"issued":{"date-parts":[["2024"]]}}},{"id":1148,"uris":["http://zotero.org/users/12820399/items/7C23B9WB"],"itemData":{"id":1148,"type":"article-journal","container-title":"BMJ open","issue":"12","note":"publisher: British Medical Journal Publishing Group","page":"e032391","source":"Google Scholar","title":"Multidimensional impact of severe mental illness on family members: systematic review","title-short":"Multidimensional impact of severe mental illness on family members","volume":"9","author":[{"family":"Fekadu","given":"Wubalem"},{"family":"Mihiretu","given":"Awoke"},{"family":"Craig","given":"Tom KJ"},{"family":"Fekadu","given":"Abebaw"}],"issued":{"date-parts":[["2019"]]}}}],"schema":"https://github.com/citation-style-language/schema/raw/master/csl-citation.json"} </w:instrText>
      </w:r>
      <w:r w:rsidR="002D13C9" w:rsidRPr="00F6179A">
        <w:rPr>
          <w:rFonts w:ascii="Times New Roman" w:hAnsi="Times New Roman" w:cs="Times New Roman"/>
          <w:kern w:val="0"/>
          <w:sz w:val="24"/>
          <w:szCs w:val="24"/>
          <w14:ligatures w14:val="none"/>
        </w:rPr>
        <w:fldChar w:fldCharType="separate"/>
      </w:r>
      <w:r w:rsidR="002D13C9" w:rsidRPr="00F6179A">
        <w:rPr>
          <w:rFonts w:ascii="Times New Roman" w:hAnsi="Times New Roman" w:cs="Times New Roman"/>
          <w:kern w:val="0"/>
          <w:sz w:val="24"/>
          <w:szCs w:val="24"/>
          <w:vertAlign w:val="superscript"/>
        </w:rPr>
        <w:t>[1,2]</w:t>
      </w:r>
      <w:r w:rsidR="002D13C9" w:rsidRPr="00F6179A">
        <w:rPr>
          <w:rFonts w:ascii="Times New Roman" w:hAnsi="Times New Roman" w:cs="Times New Roman"/>
          <w:kern w:val="0"/>
          <w:sz w:val="24"/>
          <w:szCs w:val="24"/>
          <w14:ligatures w14:val="none"/>
        </w:rPr>
        <w:fldChar w:fldCharType="end"/>
      </w:r>
      <w:r w:rsidR="00AD0BF5" w:rsidRPr="00F6179A">
        <w:rPr>
          <w:rFonts w:ascii="Times New Roman" w:hAnsi="Times New Roman" w:cs="Times New Roman"/>
          <w:kern w:val="0"/>
          <w:sz w:val="24"/>
          <w:szCs w:val="24"/>
          <w14:ligatures w14:val="none"/>
        </w:rPr>
        <w:t xml:space="preserve"> </w:t>
      </w:r>
      <w:r w:rsidR="004C1173" w:rsidRPr="00F6179A">
        <w:rPr>
          <w:rFonts w:ascii="Times New Roman" w:hAnsi="Times New Roman" w:cs="Times New Roman"/>
          <w:sz w:val="24"/>
          <w:szCs w:val="24"/>
        </w:rPr>
        <w:t>The World Health Organization (WHO) estimated that approximately 970 million people worldwide live with mental health disorders</w:t>
      </w:r>
      <w:r w:rsidR="00AD0BF5" w:rsidRPr="00F6179A">
        <w:rPr>
          <w:rFonts w:ascii="Times New Roman" w:hAnsi="Times New Roman" w:cs="Times New Roman"/>
          <w:sz w:val="24"/>
          <w:szCs w:val="24"/>
        </w:rPr>
        <w:t>.</w:t>
      </w:r>
      <w:r w:rsidR="0030201B" w:rsidRPr="00F6179A">
        <w:rPr>
          <w:rFonts w:ascii="Times New Roman" w:hAnsi="Times New Roman" w:cs="Times New Roman"/>
          <w:sz w:val="24"/>
          <w:szCs w:val="24"/>
        </w:rPr>
        <w:fldChar w:fldCharType="begin"/>
      </w:r>
      <w:r w:rsidR="0030201B" w:rsidRPr="00F6179A">
        <w:rPr>
          <w:rFonts w:ascii="Times New Roman" w:hAnsi="Times New Roman" w:cs="Times New Roman"/>
          <w:sz w:val="24"/>
          <w:szCs w:val="24"/>
        </w:rPr>
        <w:instrText xml:space="preserve"> ADDIN ZOTERO_ITEM CSL_CITATION {"citationID":"YnxCM0Rn","properties":{"formattedCitation":"\\super [3]\\nosupersub{}","plainCitation":"[3]","noteIndex":0},"citationItems":[{"id":1150,"uris":["http://zotero.org/users/12820399/items/IQ8XPF5C"],"itemData":{"id":1150,"type":"article-journal","container-title":"The Lancet Psychiatry","issue":"2","note":"publisher: Elsevier","page":"137–150","source":"Google Scholar","title":"Global, regional, and national burden of 12 mental disorders in 204 countries and territories, 1990–2019: a systematic analysis for the Global Burden of Disease Study 2019","title-short":"Global, regional, and national burden of 12 mental disorders in 204 countries and territories, 1990–2019","volume":"9","author":[{"family":"Collaborators","given":"GBD 2019 Mental Disorders"}],"issued":{"date-parts":[["2022"]]}}}],"schema":"https://github.com/citation-style-language/schema/raw/master/csl-citation.json"} </w:instrText>
      </w:r>
      <w:r w:rsidR="0030201B" w:rsidRPr="00F6179A">
        <w:rPr>
          <w:rFonts w:ascii="Times New Roman" w:hAnsi="Times New Roman" w:cs="Times New Roman"/>
          <w:sz w:val="24"/>
          <w:szCs w:val="24"/>
        </w:rPr>
        <w:fldChar w:fldCharType="separate"/>
      </w:r>
      <w:r w:rsidR="0030201B" w:rsidRPr="00F6179A">
        <w:rPr>
          <w:rFonts w:ascii="Times New Roman" w:hAnsi="Times New Roman" w:cs="Times New Roman"/>
          <w:kern w:val="0"/>
          <w:sz w:val="24"/>
          <w:szCs w:val="24"/>
          <w:vertAlign w:val="superscript"/>
        </w:rPr>
        <w:t>[3]</w:t>
      </w:r>
      <w:r w:rsidR="0030201B" w:rsidRPr="00F6179A">
        <w:rPr>
          <w:rFonts w:ascii="Times New Roman" w:hAnsi="Times New Roman" w:cs="Times New Roman"/>
          <w:sz w:val="24"/>
          <w:szCs w:val="24"/>
        </w:rPr>
        <w:fldChar w:fldCharType="end"/>
      </w:r>
      <w:r w:rsidR="00AD0BF5" w:rsidRPr="00F6179A">
        <w:rPr>
          <w:rFonts w:ascii="Times New Roman" w:hAnsi="Times New Roman" w:cs="Times New Roman"/>
          <w:sz w:val="24"/>
          <w:szCs w:val="24"/>
        </w:rPr>
        <w:t xml:space="preserve"> </w:t>
      </w:r>
      <w:r w:rsidR="00AD0BF5" w:rsidRPr="00F6179A">
        <w:rPr>
          <w:rFonts w:ascii="Times New Roman" w:hAnsi="Times New Roman" w:cs="Times New Roman"/>
          <w:kern w:val="0"/>
          <w:sz w:val="24"/>
          <w:szCs w:val="24"/>
          <w14:ligatures w14:val="none"/>
        </w:rPr>
        <w:t xml:space="preserve"> </w:t>
      </w:r>
      <w:r w:rsidR="009A56D1" w:rsidRPr="00F6179A">
        <w:rPr>
          <w:rFonts w:ascii="Times New Roman" w:hAnsi="Times New Roman" w:cs="Times New Roman"/>
          <w:sz w:val="24"/>
          <w:szCs w:val="24"/>
        </w:rPr>
        <w:t>The families of people living with mental illness (PLWMI), like the sufferers, also share the profound burden of the debilitating condition</w:t>
      </w:r>
      <w:r w:rsidR="00D4121B" w:rsidRPr="00F6179A">
        <w:rPr>
          <w:rFonts w:ascii="Times New Roman" w:hAnsi="Times New Roman" w:cs="Times New Roman"/>
          <w:sz w:val="24"/>
          <w:szCs w:val="24"/>
        </w:rPr>
        <w:t xml:space="preserve">. This is so because they often serve as primary caregivers. </w:t>
      </w:r>
      <w:r w:rsidR="00AD0BF5" w:rsidRPr="00F6179A">
        <w:rPr>
          <w:rFonts w:ascii="Times New Roman" w:hAnsi="Times New Roman" w:cs="Times New Roman"/>
          <w:kern w:val="0"/>
          <w:sz w:val="24"/>
          <w:szCs w:val="24"/>
          <w14:ligatures w14:val="none"/>
        </w:rPr>
        <w:t xml:space="preserve">A meta-analysis in Africa found that 61.7% of </w:t>
      </w:r>
      <w:r w:rsidR="00AD0BF5" w:rsidRPr="00F6179A">
        <w:rPr>
          <w:rFonts w:ascii="Times New Roman" w:hAnsi="Times New Roman" w:cs="Times New Roman"/>
          <w:kern w:val="0"/>
          <w:sz w:val="24"/>
          <w:szCs w:val="24"/>
          <w14:ligatures w14:val="none"/>
        </w:rPr>
        <w:lastRenderedPageBreak/>
        <w:t>caregivers of people with mental illness report significant strain​</w:t>
      </w:r>
      <w:r w:rsidR="0011746A" w:rsidRPr="00F6179A">
        <w:rPr>
          <w:rFonts w:ascii="Times New Roman" w:hAnsi="Times New Roman" w:cs="Times New Roman"/>
          <w:kern w:val="0"/>
          <w:sz w:val="24"/>
          <w:szCs w:val="24"/>
          <w14:ligatures w14:val="none"/>
        </w:rPr>
        <w:t>.</w:t>
      </w:r>
      <w:r w:rsidR="0029597F" w:rsidRPr="00F6179A">
        <w:rPr>
          <w:rFonts w:ascii="Times New Roman" w:hAnsi="Times New Roman" w:cs="Times New Roman"/>
          <w:kern w:val="0"/>
          <w:sz w:val="24"/>
          <w:szCs w:val="24"/>
          <w14:ligatures w14:val="none"/>
        </w:rPr>
        <w:fldChar w:fldCharType="begin"/>
      </w:r>
      <w:r w:rsidR="0029597F" w:rsidRPr="00F6179A">
        <w:rPr>
          <w:rFonts w:ascii="Times New Roman" w:hAnsi="Times New Roman" w:cs="Times New Roman"/>
          <w:kern w:val="0"/>
          <w:sz w:val="24"/>
          <w:szCs w:val="24"/>
          <w14:ligatures w14:val="none"/>
        </w:rPr>
        <w:instrText xml:space="preserve"> ADDIN ZOTERO_ITEM CSL_CITATION {"citationID":"UvNfMEt6","properties":{"formattedCitation":"\\super [4]\\nosupersub{}","plainCitation":"[4]","noteIndex":0},"citationItems":[{"id":1154,"uris":["http://zotero.org/users/12820399/items/L2E5CHSH"],"itemData":{"id":1154,"type":"article-journal","abstract":"Abstract\n            \n              Background\n              Caring for people with mental illness requires a significant investment of personal physical, mental, social, and financial resources, which greatly impact the daily lives of caregivers. The process of providing care is multifaceted and intricate, involving both positive and negative emotional responses. Burden of care is a term used to describe the negative effects of caregivers’ burden on their physical, psychological, social, and economic well-being. Therefore, the aim of this systematic review and meta-analysis is to provide an overview of the most recent information available regarding the pooled prevalence of burden of care among people with mental illness in Africa.\n            \n            \n              Methods\n              In this study, we followed the Preferred Reporting Items for Systematic Reviews and Meta-Analyses (PRISMA), which is a suitable guideline for reports of systematic reviews and meta-analyses. The PROSPERO protocol number for this review is CRD42024499138. To find publications for the systematic review and meta-analysis, we used PubMed, MEDLINE, EMBASE, Cochrane Library, and Scopus databases. The Joanna Briggs Institute (JBI) for cross-sectional study quality assessment was employed to evaluate the methodological quality of the studies included in this review. The data was extracted in Microsoft Excel, and then it was exported into STATA 11.0 for analysis. A funnel plot and an objective examination of Egger's regression test were used to check for publication bias.\n            \n            \n              Results\n              We have included 12 studies conducted in African countries with 2156 study participants, of whom 1176 (54.55%) were female individuals. In this meta-analysis, the pooled prevalence of burden of care among caregivers of people with mental illness in Africa was 61.73 (95% CI: 51.25–72.21%). Further, in subgroup analysis regarding the study country, the pooled prevalence of carer burden among caregivers of people with mental illness in Egypt and Nigeria was 79.19% and 55.22%, respectively.\n            \n            \n              Conclusion\n              This review found a high pooled prevalence of caregiver burden related to mental illness in Africa. To minimize the challenges faced by individuals with mental illnesses, as well as the burden on their caregivers, stakeholders may find these findings useful for addressing prevention, early screening, and management.","container-title":"BMC Psychiatry","DOI":"10.1186/s12888-024-06227-8","ISSN":"1471-244X","issue":"1","journalAbbreviation":"BMC Psychiatry","language":"en","page":"778","source":"DOI.org (Crossref)","title":"Burden of care among caregivers of people with mental illness in Africa: a systematic review and meta-analysis","title-short":"Burden of care among caregivers of people with mental illness in Africa","volume":"24","author":[{"family":"Andualem","given":"Fantahun"},{"family":"Melkam","given":"Mamaru"},{"family":"Tadesse","given":"Gebresilassie"},{"family":"Nakie","given":"Girum"},{"family":"Tinsae","given":"Techilo"},{"family":"Fentahun","given":"Setegn"},{"family":"Rtbey","given":"Gidey"},{"family":"Takelle","given":"Girmaw Medfu"},{"family":"Gedef","given":"Getachew Muluye"}],"issued":{"date-parts":[["2024",11,7]]}}}],"schema":"https://github.com/citation-style-language/schema/raw/master/csl-citation.json"} </w:instrText>
      </w:r>
      <w:r w:rsidR="0029597F" w:rsidRPr="00F6179A">
        <w:rPr>
          <w:rFonts w:ascii="Times New Roman" w:hAnsi="Times New Roman" w:cs="Times New Roman"/>
          <w:kern w:val="0"/>
          <w:sz w:val="24"/>
          <w:szCs w:val="24"/>
          <w14:ligatures w14:val="none"/>
        </w:rPr>
        <w:fldChar w:fldCharType="separate"/>
      </w:r>
      <w:r w:rsidR="0029597F" w:rsidRPr="00F6179A">
        <w:rPr>
          <w:rFonts w:ascii="Times New Roman" w:hAnsi="Times New Roman" w:cs="Times New Roman"/>
          <w:kern w:val="0"/>
          <w:sz w:val="24"/>
          <w:szCs w:val="24"/>
          <w:vertAlign w:val="superscript"/>
        </w:rPr>
        <w:t>[4]</w:t>
      </w:r>
      <w:r w:rsidR="0029597F" w:rsidRPr="00F6179A">
        <w:rPr>
          <w:rFonts w:ascii="Times New Roman" w:hAnsi="Times New Roman" w:cs="Times New Roman"/>
          <w:kern w:val="0"/>
          <w:sz w:val="24"/>
          <w:szCs w:val="24"/>
          <w14:ligatures w14:val="none"/>
        </w:rPr>
        <w:fldChar w:fldCharType="end"/>
      </w:r>
      <w:r w:rsidR="00AD0BF5" w:rsidRPr="00F6179A">
        <w:rPr>
          <w:rFonts w:ascii="Times New Roman" w:hAnsi="Times New Roman" w:cs="Times New Roman"/>
          <w:kern w:val="0"/>
          <w:sz w:val="24"/>
          <w:szCs w:val="24"/>
          <w14:ligatures w14:val="none"/>
        </w:rPr>
        <w:t xml:space="preserve"> </w:t>
      </w:r>
      <w:r w:rsidR="00A550DB" w:rsidRPr="00F6179A">
        <w:rPr>
          <w:rFonts w:ascii="Times New Roman" w:hAnsi="Times New Roman" w:cs="Times New Roman"/>
          <w:sz w:val="24"/>
          <w:szCs w:val="24"/>
        </w:rPr>
        <w:t xml:space="preserve">The intimate relationships within </w:t>
      </w:r>
      <w:r w:rsidR="00D4121B" w:rsidRPr="00F6179A">
        <w:rPr>
          <w:rFonts w:ascii="Times New Roman" w:hAnsi="Times New Roman" w:cs="Times New Roman"/>
          <w:sz w:val="24"/>
          <w:szCs w:val="24"/>
        </w:rPr>
        <w:t>families</w:t>
      </w:r>
      <w:r w:rsidR="00A550DB" w:rsidRPr="00F6179A">
        <w:rPr>
          <w:rFonts w:ascii="Times New Roman" w:hAnsi="Times New Roman" w:cs="Times New Roman"/>
          <w:sz w:val="24"/>
          <w:szCs w:val="24"/>
        </w:rPr>
        <w:t xml:space="preserve"> are responsible for the shared burden, which is often vicarious. </w:t>
      </w:r>
      <w:r w:rsidR="0099448A" w:rsidRPr="00F6179A">
        <w:rPr>
          <w:rFonts w:ascii="Times New Roman" w:hAnsi="Times New Roman" w:cs="Times New Roman"/>
          <w:sz w:val="24"/>
          <w:szCs w:val="24"/>
        </w:rPr>
        <w:t xml:space="preserve">Thus, family members, as primary caregivers of PLWMI, bear the emotional, social, and financial consequences of caregiving. This burden may be underprioritized and manifest as chronic stress, economic hardship, and social marginalization. </w:t>
      </w:r>
    </w:p>
    <w:p w14:paraId="195BC57D" w14:textId="435523C6" w:rsidR="00AD0BF5" w:rsidRPr="00F6179A" w:rsidRDefault="00692362" w:rsidP="00D26BA9">
      <w:pPr>
        <w:pStyle w:val="NormalWeb"/>
        <w:spacing w:line="480" w:lineRule="auto"/>
        <w:jc w:val="both"/>
      </w:pPr>
      <w:r w:rsidRPr="00F6179A">
        <w:t>T</w:t>
      </w:r>
      <w:r w:rsidR="00D4121B" w:rsidRPr="00F6179A">
        <w:t>he concept of vicarious burden</w:t>
      </w:r>
      <w:r w:rsidR="008E4E0B" w:rsidRPr="00F6179A">
        <w:t xml:space="preserve"> associated with mental illness</w:t>
      </w:r>
      <w:r w:rsidR="00D4121B" w:rsidRPr="00F6179A">
        <w:t xml:space="preserve"> </w:t>
      </w:r>
      <w:r w:rsidR="008E4E0B" w:rsidRPr="00F6179A">
        <w:t>is</w:t>
      </w:r>
      <w:r w:rsidR="00D4121B" w:rsidRPr="00F6179A">
        <w:t xml:space="preserve"> multidimensional </w:t>
      </w:r>
      <w:r w:rsidR="008E4E0B" w:rsidRPr="00F6179A">
        <w:t xml:space="preserve">and encompasses the </w:t>
      </w:r>
      <w:r w:rsidR="00D4121B" w:rsidRPr="00F6179A">
        <w:t xml:space="preserve">strain experienced by caregivers. </w:t>
      </w:r>
      <w:r w:rsidR="008E4E0B" w:rsidRPr="00F6179A">
        <w:t>Studies</w:t>
      </w:r>
      <w:r w:rsidR="000E6411" w:rsidRPr="00F6179A">
        <w:t>, for instance,</w:t>
      </w:r>
      <w:r w:rsidR="008E4E0B" w:rsidRPr="00F6179A">
        <w:t xml:space="preserve"> have </w:t>
      </w:r>
      <w:r w:rsidR="000E6411" w:rsidRPr="00F6179A">
        <w:t>revealed</w:t>
      </w:r>
      <w:r w:rsidR="008E4E0B" w:rsidRPr="00F6179A">
        <w:t xml:space="preserve"> that the</w:t>
      </w:r>
      <w:r w:rsidR="00D4121B" w:rsidRPr="00F6179A">
        <w:t xml:space="preserve"> relatives of individuals</w:t>
      </w:r>
      <w:r w:rsidR="008E4E0B" w:rsidRPr="00F6179A">
        <w:t xml:space="preserve"> living</w:t>
      </w:r>
      <w:r w:rsidR="00D4121B" w:rsidRPr="00F6179A">
        <w:t xml:space="preserve"> with schizophrenia</w:t>
      </w:r>
      <w:r w:rsidR="008E4E0B" w:rsidRPr="00F6179A">
        <w:t xml:space="preserve"> </w:t>
      </w:r>
      <w:r w:rsidR="00D4121B" w:rsidRPr="00F6179A">
        <w:t>report</w:t>
      </w:r>
      <w:r w:rsidR="008E4E0B" w:rsidRPr="00F6179A">
        <w:t>ed</w:t>
      </w:r>
      <w:r w:rsidR="00D4121B" w:rsidRPr="00F6179A">
        <w:t xml:space="preserve"> higher rates of depression than the general population</w:t>
      </w:r>
      <w:r w:rsidR="008E4E0B" w:rsidRPr="00F6179A">
        <w:t>.</w:t>
      </w:r>
      <w:r w:rsidR="00091561" w:rsidRPr="00F6179A">
        <w:fldChar w:fldCharType="begin"/>
      </w:r>
      <w:r w:rsidR="00091561" w:rsidRPr="00F6179A">
        <w:instrText xml:space="preserve"> ADDIN ZOTERO_ITEM CSL_CITATION {"citationID":"nMNgQrPI","properties":{"formattedCitation":"\\super [5\\uc0\\u8211{}7]\\nosupersub{}","plainCitation":"[5–7]","noteIndex":0},"citationItems":[{"id":1156,"uris":["http://zotero.org/users/12820399/items/XC9DJ9BP"],"itemData":{"id":1156,"type":"article-journal","container-title":"IAR Journal of Medicine and Surgery Research","issue":"4","page":"1–6","source":"Google Scholar","title":"Depression and the caregiver burden for schizophrenia patients","volume":"4","author":[{"family":"Azarudeen","given":"M. J."},{"family":"Ramamurthy","given":"Srinath"},{"family":"Chandrasekar","given":"Swetha"},{"family":"Gopal","given":"Bandi Siva"}],"issued":{"date-parts":[["2023"]]}}},{"id":1157,"uris":["http://zotero.org/users/12820399/items/GZWNW2BN"],"itemData":{"id":1157,"type":"article-journal","container-title":"National Journal of Community Medicine","issue":"10","page":"717–723","source":"Google Scholar","title":"Burden of Care and Depression in Caregivers of Patients with Schizophrenia","volume":"13","author":[{"family":"Taj","given":"Mubeen"},{"family":"Poguri","given":"Maithreyi"},{"family":"Mariyana","given":"Glady"},{"family":"Jebarose","given":"Sujitha"}],"issued":{"date-parts":[["2022"]]}}},{"id":1158,"uris":["http://zotero.org/users/12820399/items/HYNERXML"],"itemData":{"id":1158,"type":"article-journal","container-title":"Molecular psychiatry","issue":"8","note":"publisher: Nature Publishing Group","page":"1756–1763","source":"Google Scholar","title":"Co-aggregation of major psychiatric disorders in individuals with first-degree relatives with schizophrenia: a nationwide population-based study","title-short":"Co-aggregation of major psychiatric disorders in individuals with first-degree relatives with schizophrenia","volume":"23","author":[{"family":"Cheng","given":"C. M."},{"family":"Chang","given":"W. H."},{"family":"Chen","given":"M. H."},{"family":"Tsai","given":"C. F."},{"family":"Su","given":"T. P."},{"family":"Li","given":"C. T."},{"family":"Tsai","given":"S. J."},{"family":"Hsu","given":"J. W."},{"family":"Huang","given":"K. L."},{"family":"Lin","given":"W. C."}],"issued":{"date-parts":[["2018"]]}}}],"schema":"https://github.com/citation-style-language/schema/raw/master/csl-citation.json"} </w:instrText>
      </w:r>
      <w:r w:rsidR="00091561" w:rsidRPr="00F6179A">
        <w:fldChar w:fldCharType="separate"/>
      </w:r>
      <w:r w:rsidR="00091561" w:rsidRPr="00F6179A">
        <w:rPr>
          <w:vertAlign w:val="superscript"/>
        </w:rPr>
        <w:t>[5–7]</w:t>
      </w:r>
      <w:r w:rsidR="00091561" w:rsidRPr="00F6179A">
        <w:fldChar w:fldCharType="end"/>
      </w:r>
      <w:r w:rsidR="00D4121B" w:rsidRPr="00F6179A">
        <w:t xml:space="preserve"> </w:t>
      </w:r>
      <w:r w:rsidR="00885A75" w:rsidRPr="00F6179A">
        <w:t>Aside from the tangible demands of daily living and caregiving, the vicarious burden is less frequently acknowledged in its context subtlety</w:t>
      </w:r>
      <w:r w:rsidR="00D26BA9" w:rsidRPr="00F6179A">
        <w:t xml:space="preserve">. In other words, the phenomenon known as the </w:t>
      </w:r>
      <w:r w:rsidR="00D26BA9" w:rsidRPr="00F6179A">
        <w:rPr>
          <w:rStyle w:val="Emphasis"/>
          <w:i w:val="0"/>
          <w:iCs w:val="0"/>
        </w:rPr>
        <w:t>vicarious burden</w:t>
      </w:r>
      <w:r w:rsidR="00D26BA9" w:rsidRPr="00F6179A">
        <w:t xml:space="preserve"> captures the indirect, yet deeply impactful, ways relatives are affected by their loved one’s mental health condition. Even where relatives do not live with the individual living with mental illness, vicarious burden may still exist, thus highlighting the diffuse and far-reaching nature of this all-important phenomenon. </w:t>
      </w:r>
      <w:r w:rsidR="00A71574" w:rsidRPr="00F6179A">
        <w:t>Vicarious burden affects the emotional well-being of family members, whether directly or indirectly, and this may influence the recovery trajectory of individuals living with mental health issues illness</w:t>
      </w:r>
      <w:r w:rsidR="00D26BA9" w:rsidRPr="00F6179A">
        <w:t xml:space="preserve">. The burden of care by family members may be overwhelming to the extent struggling to offer effective support, and inadvertently </w:t>
      </w:r>
      <w:r w:rsidR="009E5F1E" w:rsidRPr="00F6179A">
        <w:t>contribute</w:t>
      </w:r>
      <w:r w:rsidR="00D26BA9" w:rsidRPr="00F6179A">
        <w:t xml:space="preserve"> to cycles of relapse. </w:t>
      </w:r>
      <w:r w:rsidR="00CF0F3F" w:rsidRPr="00F6179A">
        <w:t>It is essential to adopt a sustainable, holistic, and family-centered approach to mental health care.</w:t>
      </w:r>
      <w:r w:rsidR="00D26BA9" w:rsidRPr="00F6179A">
        <w:t xml:space="preserve"> </w:t>
      </w:r>
      <w:r w:rsidR="008E4E0B" w:rsidRPr="00F6179A">
        <w:t xml:space="preserve">The phenomenon of stigma often </w:t>
      </w:r>
      <w:r w:rsidR="00D66090" w:rsidRPr="00F6179A">
        <w:t>compounds</w:t>
      </w:r>
      <w:r w:rsidR="008E4E0B" w:rsidRPr="00F6179A">
        <w:t xml:space="preserve"> the burden of care experienced by families of PLWMI</w:t>
      </w:r>
      <w:r w:rsidR="00EA5784" w:rsidRPr="00F6179A">
        <w:t xml:space="preserve">.  </w:t>
      </w:r>
      <w:r w:rsidR="008E4E0B" w:rsidRPr="00F6179A">
        <w:t xml:space="preserve"> </w:t>
      </w:r>
    </w:p>
    <w:p w14:paraId="0B9353ED" w14:textId="0040F3CF" w:rsidR="00EA5784" w:rsidRPr="00F6179A" w:rsidRDefault="00D66090" w:rsidP="00EA5784">
      <w:pPr>
        <w:pStyle w:val="NormalWeb"/>
        <w:spacing w:line="480" w:lineRule="auto"/>
        <w:jc w:val="both"/>
      </w:pPr>
      <w:r w:rsidRPr="00F6179A">
        <w:t>Besides, c</w:t>
      </w:r>
      <w:r w:rsidR="00D4121B" w:rsidRPr="00F6179A">
        <w:t xml:space="preserve">ultural norms </w:t>
      </w:r>
      <w:r w:rsidR="00091561" w:rsidRPr="00F6179A">
        <w:t>are</w:t>
      </w:r>
      <w:r w:rsidRPr="00F6179A">
        <w:t xml:space="preserve"> a significant factor in the burden of care </w:t>
      </w:r>
      <w:r w:rsidR="00D4121B" w:rsidRPr="00F6179A">
        <w:t>in collectivist societies,</w:t>
      </w:r>
      <w:r w:rsidRPr="00F6179A">
        <w:t xml:space="preserve"> like in sub-Saharan Africa</w:t>
      </w:r>
      <w:r w:rsidR="009E5F1E" w:rsidRPr="00F6179A">
        <w:t>,</w:t>
      </w:r>
      <w:r w:rsidRPr="00F6179A">
        <w:t xml:space="preserve"> where</w:t>
      </w:r>
      <w:r w:rsidR="00D4121B" w:rsidRPr="00F6179A">
        <w:t xml:space="preserve"> familial duty often delays help-seeking</w:t>
      </w:r>
      <w:r w:rsidRPr="00F6179A">
        <w:t>.</w:t>
      </w:r>
      <w:r w:rsidR="00DD4A82" w:rsidRPr="00F6179A">
        <w:fldChar w:fldCharType="begin"/>
      </w:r>
      <w:r w:rsidR="00F70108" w:rsidRPr="00F6179A">
        <w:instrText xml:space="preserve"> ADDIN ZOTERO_ITEM CSL_CITATION {"citationID":"v0VMKoGN","properties":{"formattedCitation":"\\super [8,9]\\nosupersub{}","plainCitation":"[8,9]","noteIndex":0},"citationItems":[{"id":1159,"uris":["http://zotero.org/users/12820399/items/UJNBGSQ9"],"itemData":{"id":1159,"type":"article-journal","source":"Google Scholar","title":"Collectivism, effects on relationships","URL":"https://deepblue.lib.umich.edu/bitstream/handle/2027.42/89919/Collectivism_Effects_on_Relationships.pdf?sequence=1","author":[{"family":"Sorensen","given":"Nicholas A."},{"family":"Oyserman","given":"Daphna"}],"accessed":{"date-parts":[["2025",4,28]]},"issued":{"date-parts":[["2009"]]}}},{"id":1161,"uris":["http://zotero.org/users/12820399/items/LSDB2W2E"],"itemData":{"id":1161,"type":"article-journal","container-title":"Advances in Anthropology","issue":"2","note":"publisher: Scientific Research Publishing","page":"53–71","source":"Google Scholar","title":"Cultural Adaptation Practices in Health Seeking Behaviour by Caregivers of Mentally Ill Patients in Uasin Gishu County, Kenya","volume":"12","author":[{"family":"Ombok","given":"Caroline Atieno"},{"family":"Kareithi","given":"Joram"},{"family":"Wandere","given":"Donald"}],"issued":{"date-parts":[["2022"]]}}}],"schema":"https://github.com/citation-style-language/schema/raw/master/csl-citation.json"} </w:instrText>
      </w:r>
      <w:r w:rsidR="00DD4A82" w:rsidRPr="00F6179A">
        <w:fldChar w:fldCharType="separate"/>
      </w:r>
      <w:r w:rsidR="00F70108" w:rsidRPr="00F6179A">
        <w:rPr>
          <w:vertAlign w:val="superscript"/>
        </w:rPr>
        <w:t>[8,9]</w:t>
      </w:r>
      <w:r w:rsidR="00DD4A82" w:rsidRPr="00F6179A">
        <w:fldChar w:fldCharType="end"/>
      </w:r>
      <w:r w:rsidR="00EA5784" w:rsidRPr="00F6179A">
        <w:t xml:space="preserve"> By the time relatives seek professional help, illness can be severe and chronic​</w:t>
      </w:r>
      <w:r w:rsidR="00152080" w:rsidRPr="00F6179A">
        <w:t xml:space="preserve">. </w:t>
      </w:r>
      <w:r w:rsidR="00EA5784" w:rsidRPr="00F6179A">
        <w:t xml:space="preserve">Clinical severity and </w:t>
      </w:r>
      <w:r w:rsidR="00EA5784" w:rsidRPr="00F6179A">
        <w:lastRenderedPageBreak/>
        <w:t>duration of illness then feed back into burden: studies show that greater illness severity and longer duration worsen caregiver strain​.</w:t>
      </w:r>
      <w:r w:rsidR="00653894" w:rsidRPr="00F6179A">
        <w:fldChar w:fldCharType="begin"/>
      </w:r>
      <w:r w:rsidR="00653894" w:rsidRPr="00F6179A">
        <w:instrText xml:space="preserve"> ADDIN ZOTERO_ITEM CSL_CITATION {"citationID":"8fVgkq89","properties":{"formattedCitation":"\\super [10,11]\\nosupersub{}","plainCitation":"[10,11]","noteIndex":0},"citationItems":[{"id":1163,"uris":["http://zotero.org/users/12820399/items/MFNWWXJH"],"itemData":{"id":1163,"type":"article-journal","container-title":"Quality of Life Research","DOI":"10.1007/s11136-014-0874-6","ISSN":"0962-9343, 1573-2649","issue":"6","journalAbbreviation":"Qual Life Res","language":"en","page":"1397-1406","source":"DOI.org (Crossref)","title":"The relationship among caregiving characteristics, caregiver strain, and health-related quality of life: evidence from the Survey of the Health of Wisconsin","title-short":"The relationship among caregiving characteristics, caregiver strain, and health-related quality of life","volume":"24","author":[{"family":"Litzelman","given":"Kristin"},{"family":"Skinner","given":"Halcyon G."},{"family":"Gangnon","given":"Ronald E."},{"family":"Nieto","given":"F. Javier"},{"family":"Malecki","given":"Kristen"},{"family":"Witt","given":"Whitney P."}],"issued":{"date-parts":[["2015",6]]}}},{"id":1164,"uris":["http://zotero.org/users/12820399/items/3NZCYJZG"],"itemData":{"id":1164,"type":"article-journal","abstract":"Background and Aims.\n              Fatigue is an unpleasant experience accompanied by functional deterioration involving both mental and physical factors. Caregivers of patients with severe illnesses who require long-term treatment often experience marked physical and mental fatigue. This study investigated the factors affecting fatigue among caregivers of patients with severe chronic diseases.\n              Methods\n              . The study enrolled 100 caregivers of patients providing home care nursing at a university hospital in Gyeonggi-do of Korea, including 47 caregivers caring for cancer patients and 53 caregivers caring for chronic disease patients (e.g., dementia, amyotrophic lateral sclerosis, and Parkinson’s disease). The degree of fatigue was measured using the Korean version of the multidimensional fatigue inventory (MFI-K). Caregiver depression and anxiety were examined using the Hospital Anxiety and Depression Scale.\n              Results\n              . The average MFI-K score of all caregivers was 60.43 ± 13.77 and did not differ significantly between those caring for cancer patients and those caring for patients with severe chronic diseases (62.15 ± 13.27 vs. 58.49 ± 14.20, respectively,\n              \n                p\n                =\n                0.186\n              \n              ). The longer the disease duration, the greater the general and physical fatigue of the caregiver (\n              r\n               = 0.284,\n              \n                p\n                =\n                0.004\n              \n              ). However, caregiver mental fatigue did not differ according to disease duration (\n              r\n               = 0.169,\n              \n                p\n                =\n                0.094\n              \n              ). The main factors affecting caregiver general and physical fatigue were caregiver anxiety and depression and patient’s disease duration.\n              Conclusions\n              . The caregivers of patients with cancer or chronic severe illnesses experience high levels of fatigue: the longer the disease duration, the greater the degrees of depression, anxiety, and physical fatigue experienced by the caregivers. Such caregivers need strategies to manage their fatigue and depression.","container-title":"Pain Research and Management","DOI":"10.1155/2020/6372857","ISSN":"1203-6765, 1918-1523","journalAbbreviation":"Pain Research and Management","language":"en","license":"http://creativecommons.org/licenses/by/4.0/","page":"1-6","source":"DOI.org (Crossref)","title":"Fatigue and Mental Status of Caregivers of Severely Chronically Ill Patients","volume":"2020","author":[{"family":"Kang","given":"Sung-Goo"},{"family":"Song","given":"Sang-Wook"},{"family":"Kim","given":"Se-Hong"},{"family":"Kang","given":"Yi-Jin"},{"family":"Kim","given":"Young-Rye"},{"family":"Eun","given":"Youngmi"}],"issued":{"date-parts":[["2020",9,7]]}}}],"schema":"https://github.com/citation-style-language/schema/raw/master/csl-citation.json"} </w:instrText>
      </w:r>
      <w:r w:rsidR="00653894" w:rsidRPr="00F6179A">
        <w:fldChar w:fldCharType="separate"/>
      </w:r>
      <w:r w:rsidR="00653894" w:rsidRPr="00F6179A">
        <w:rPr>
          <w:vertAlign w:val="superscript"/>
        </w:rPr>
        <w:t>[10,11]</w:t>
      </w:r>
      <w:r w:rsidR="00653894" w:rsidRPr="00F6179A">
        <w:fldChar w:fldCharType="end"/>
      </w:r>
      <w:r w:rsidR="00960347" w:rsidRPr="00F6179A">
        <w:t xml:space="preserve"> </w:t>
      </w:r>
    </w:p>
    <w:p w14:paraId="5F328896" w14:textId="216077F2" w:rsidR="004D43BA" w:rsidRPr="00F6179A" w:rsidRDefault="00D66090" w:rsidP="00EA5784">
      <w:pPr>
        <w:pStyle w:val="NormalWeb"/>
        <w:spacing w:line="480" w:lineRule="auto"/>
        <w:jc w:val="both"/>
      </w:pPr>
      <w:r w:rsidRPr="00F6179A">
        <w:t>However, m</w:t>
      </w:r>
      <w:r w:rsidR="00D4121B" w:rsidRPr="00F6179A">
        <w:t>ost research</w:t>
      </w:r>
      <w:r w:rsidRPr="00F6179A">
        <w:t xml:space="preserve"> </w:t>
      </w:r>
      <w:r w:rsidR="009E5F1E" w:rsidRPr="00F6179A">
        <w:t>has</w:t>
      </w:r>
      <w:r w:rsidR="00D4121B" w:rsidRPr="00F6179A">
        <w:t xml:space="preserve"> focuse</w:t>
      </w:r>
      <w:r w:rsidRPr="00F6179A">
        <w:t>d</w:t>
      </w:r>
      <w:r w:rsidR="00D4121B" w:rsidRPr="00F6179A">
        <w:t xml:space="preserve"> on high-income countries, </w:t>
      </w:r>
      <w:r w:rsidRPr="00F6179A">
        <w:t xml:space="preserve">thus leading to </w:t>
      </w:r>
      <w:r w:rsidR="00D4121B" w:rsidRPr="00F6179A">
        <w:t>regional disparities in Africa and Asia.</w:t>
      </w:r>
      <w:r w:rsidR="00EA5784" w:rsidRPr="00F6179A">
        <w:t xml:space="preserve"> An African study attributed the undue burden of care of PLWMI to inadequate healthcare infrastructure in low-resource settings.</w:t>
      </w:r>
      <w:r w:rsidR="005E152A" w:rsidRPr="00F6179A">
        <w:fldChar w:fldCharType="begin"/>
      </w:r>
      <w:r w:rsidR="005E152A" w:rsidRPr="00F6179A">
        <w:instrText xml:space="preserve"> ADDIN ZOTERO_ITEM CSL_CITATION {"citationID":"80OcAux1","properties":{"formattedCitation":"\\super [12]\\nosupersub{}","plainCitation":"[12]","noteIndex":0},"citationItems":[{"id":1138,"uris":["http://zotero.org/users/12820399/items/KWE9VH4U"],"itemData":{"id":1138,"type":"article-journal","container-title":"Current Opinion in Psychiatry","DOI":"10.1097/00001504-200307000-00013","issue":"4","page":"457–465","title":"The Burden of Caregiving in Families with a Mental Illness: A Review of 2002","volume":"16","author":[{"family":"Ohaeri","given":"J. U."}],"issued":{"date-parts":[["2003"]]}}}],"schema":"https://github.com/citation-style-language/schema/raw/master/csl-citation.json"} </w:instrText>
      </w:r>
      <w:r w:rsidR="005E152A" w:rsidRPr="00F6179A">
        <w:fldChar w:fldCharType="separate"/>
      </w:r>
      <w:r w:rsidR="005E152A" w:rsidRPr="00F6179A">
        <w:rPr>
          <w:vertAlign w:val="superscript"/>
        </w:rPr>
        <w:t>[12]</w:t>
      </w:r>
      <w:r w:rsidR="005E152A" w:rsidRPr="00F6179A">
        <w:fldChar w:fldCharType="end"/>
      </w:r>
      <w:r w:rsidR="00EA5784" w:rsidRPr="00F6179A">
        <w:t xml:space="preserve"> </w:t>
      </w:r>
      <w:r w:rsidR="00D4121B" w:rsidRPr="00F6179A">
        <w:t xml:space="preserve"> Additionally, interventions like psychoeducation, though effective, are rarely scaled</w:t>
      </w:r>
      <w:r w:rsidR="00BA24E8" w:rsidRPr="00F6179A">
        <w:t xml:space="preserve"> or evaluated </w:t>
      </w:r>
      <w:r w:rsidR="00D4121B" w:rsidRPr="00F6179A">
        <w:t xml:space="preserve">in </w:t>
      </w:r>
      <w:r w:rsidR="009E5F1E" w:rsidRPr="00F6179A">
        <w:t>resource-limited</w:t>
      </w:r>
      <w:r w:rsidR="00D4121B" w:rsidRPr="00F6179A">
        <w:t xml:space="preserve"> contexts.</w:t>
      </w:r>
      <w:r w:rsidR="00255106" w:rsidRPr="00F6179A">
        <w:fldChar w:fldCharType="begin"/>
      </w:r>
      <w:r w:rsidR="00255106" w:rsidRPr="00F6179A">
        <w:instrText xml:space="preserve"> ADDIN ZOTERO_ITEM CSL_CITATION {"citationID":"3HeFTk4I","properties":{"formattedCitation":"\\super [13,14]\\nosupersub{}","plainCitation":"[13,14]","noteIndex":0},"citationItems":[{"id":1166,"uris":["http://zotero.org/users/12820399/items/4MFP2ID2"],"itemData":{"id":1166,"type":"article-journal","container-title":"Implementation Science","DOI":"10.1186/s13012-024-01400-9","ISSN":"1748-5908","issue":"1","journalAbbreviation":"Implementation Sci","language":"en","page":"72","source":"DOI.org (Crossref)","title":"Enhancing the implementation and integration of mHealth interventions in resource-limited settings: a scoping review","title-short":"Enhancing the implementation and integration of mHealth interventions in resource-limited settings","volume":"19","author":[{"family":"Tumuhimbise","given":"Wilson"},{"family":"Theuring","given":"Stefanie"},{"family":"Kaggwa","given":"Fred"},{"family":"Atukunda","given":"Esther C."},{"family":"Rubaihayo","given":"John"},{"family":"Atwine","given":"Daniel"},{"family":"Sekandi","given":"Juliet N."},{"family":"Musiimenta","given":"Angella"}],"issued":{"date-parts":[["2024",10,14]]}}},{"id":1168,"uris":["http://zotero.org/users/12820399/items/LSQDHZKP"],"itemData":{"id":1168,"type":"article-journal","container-title":"Plos one","issue":"7","note":"publisher: Public Library of Science San Francisco, CA USA","page":"e0268493","source":"Google Scholar","title":"Feasibility of conducting a pilot randomized control trial of a psycho-education intervention in patients with a first episode psychosis in Uganda—A study protocol","volume":"17","author":[{"family":"Akena","given":"Dickens"},{"family":"Semeere","given":"Aggrey"},{"family":"Kadama","given":"Philippa"},{"family":"Mwesiga","given":"Emmanuel K."},{"family":"Nakku","given":"Juliet"},{"family":"Nakasujja","given":"Noeline"}],"issued":{"date-parts":[["2022"]]}}}],"schema":"https://github.com/citation-style-language/schema/raw/master/csl-citation.json"} </w:instrText>
      </w:r>
      <w:r w:rsidR="00255106" w:rsidRPr="00F6179A">
        <w:fldChar w:fldCharType="separate"/>
      </w:r>
      <w:r w:rsidR="00255106" w:rsidRPr="00F6179A">
        <w:rPr>
          <w:vertAlign w:val="superscript"/>
        </w:rPr>
        <w:t>[13,14]</w:t>
      </w:r>
      <w:r w:rsidR="00255106" w:rsidRPr="00F6179A">
        <w:fldChar w:fldCharType="end"/>
      </w:r>
      <w:r w:rsidR="00D4121B" w:rsidRPr="00F6179A">
        <w:t xml:space="preserve"> </w:t>
      </w:r>
    </w:p>
    <w:p w14:paraId="3EA64A92" w14:textId="77777777" w:rsidR="004D43BA" w:rsidRPr="00F6179A" w:rsidRDefault="00D4121B" w:rsidP="00EA5784">
      <w:pPr>
        <w:pStyle w:val="NormalWeb"/>
        <w:spacing w:line="480" w:lineRule="auto"/>
        <w:jc w:val="both"/>
      </w:pPr>
      <w:r w:rsidRPr="00F6179A">
        <w:t>This review</w:t>
      </w:r>
      <w:r w:rsidR="009E5F1E" w:rsidRPr="00F6179A">
        <w:t xml:space="preserve"> explores how culture, economy, and clinical aspects interact to affect this burden</w:t>
      </w:r>
      <w:r w:rsidR="00452293" w:rsidRPr="00F6179A">
        <w:t xml:space="preserve"> experienced by the familial caregivers of PLWMI</w:t>
      </w:r>
      <w:r w:rsidR="009E5F1E" w:rsidRPr="00F6179A">
        <w:t>, especially in Africa.</w:t>
      </w:r>
      <w:r w:rsidR="00452293" w:rsidRPr="00F6179A">
        <w:t xml:space="preserve"> </w:t>
      </w:r>
      <w:r w:rsidR="00A57576" w:rsidRPr="00F6179A">
        <w:t xml:space="preserve">It is hoped that this review may evoke </w:t>
      </w:r>
      <w:r w:rsidRPr="00F6179A">
        <w:t xml:space="preserve">actionable strategies for caregivers, clinicians, and policymakers. </w:t>
      </w:r>
    </w:p>
    <w:p w14:paraId="6E038FE4" w14:textId="7EEC14A0" w:rsidR="00D4121B" w:rsidRPr="00F6179A" w:rsidRDefault="0060334F" w:rsidP="00EA5784">
      <w:pPr>
        <w:pStyle w:val="NormalWeb"/>
        <w:spacing w:line="480" w:lineRule="auto"/>
        <w:jc w:val="both"/>
      </w:pPr>
      <w:r w:rsidRPr="00F6179A">
        <w:t>Family members of individuals living with mental illness often face a significant vicarious burden influenced by a combination of cultural, economic, and clinical factors</w:t>
      </w:r>
      <w:r w:rsidR="004D43BA" w:rsidRPr="00F6179A">
        <w:t>. Globally, families play a crucial role in providing mental healthcare support; however, in many African societies, cultural stigma and a lack of resources significantly increase this burden.</w:t>
      </w:r>
      <w:r w:rsidR="00653090" w:rsidRPr="00F6179A">
        <w:t xml:space="preserve"> While this burden is universal, cultural norms in collectivist societies like those in sub-Saharan Africa uniquely shape caregiving dynamics.</w:t>
      </w:r>
    </w:p>
    <w:p w14:paraId="3458B28B" w14:textId="77777777" w:rsidR="00452293" w:rsidRPr="00F6179A" w:rsidRDefault="00452293" w:rsidP="00452293">
      <w:pPr>
        <w:spacing w:line="480" w:lineRule="auto"/>
        <w:rPr>
          <w:rFonts w:ascii="Times New Roman" w:hAnsi="Times New Roman" w:cs="Times New Roman"/>
          <w:i/>
          <w:iCs/>
          <w:sz w:val="24"/>
          <w:szCs w:val="24"/>
        </w:rPr>
      </w:pPr>
      <w:r w:rsidRPr="00F6179A">
        <w:rPr>
          <w:rFonts w:ascii="Times New Roman" w:hAnsi="Times New Roman" w:cs="Times New Roman"/>
          <w:b/>
          <w:bCs/>
          <w:i/>
          <w:iCs/>
          <w:sz w:val="24"/>
          <w:szCs w:val="24"/>
        </w:rPr>
        <w:t>Cultural Factors: Stigma, Belief Systems, and Familial Roles</w:t>
      </w:r>
    </w:p>
    <w:p w14:paraId="21145DE8" w14:textId="5ECDE4BB" w:rsidR="00D910DA" w:rsidRPr="00F6179A" w:rsidRDefault="004E11A7" w:rsidP="00D910DA">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In many African societies, cultural norms significantly impact the caregiving experience for the mentally ill due to stigma and beliefs in supernatural causes, such as ancestral curses or witchcraft.</w:t>
      </w:r>
      <w:r w:rsidR="00575A86" w:rsidRPr="00F6179A">
        <w:rPr>
          <w:rFonts w:ascii="Times New Roman" w:hAnsi="Times New Roman" w:cs="Times New Roman"/>
          <w:sz w:val="24"/>
          <w:szCs w:val="24"/>
        </w:rPr>
        <w:fldChar w:fldCharType="begin"/>
      </w:r>
      <w:r w:rsidR="00575A86" w:rsidRPr="00F6179A">
        <w:rPr>
          <w:rFonts w:ascii="Times New Roman" w:hAnsi="Times New Roman" w:cs="Times New Roman"/>
          <w:sz w:val="24"/>
          <w:szCs w:val="24"/>
        </w:rPr>
        <w:instrText xml:space="preserve"> ADDIN ZOTERO_ITEM CSL_CITATION {"citationID":"AmZw14Oi","properties":{"formattedCitation":"\\super [15\\uc0\\u8211{}17]\\nosupersub{}","plainCitation":"[15–17]","noteIndex":0},"citationItems":[{"id":1170,"uris":["http://zotero.org/users/12820399/items/C6EZ4BQZ"],"itemData":{"id":1170,"type":"chapter","container-title":"Deconstructing stigma in mental health","page":"20–41","publisher":"IGI Global","source":"Google Scholar","title":"Understanding the nature of stigma communication associated with mental illness in Africa: A focus on cultural beliefs and stereotypes","title-short":"Understanding the nature of stigma communication associated with mental illness in Africa","URL":"https://www.igi-global.com/viewtitle.aspx?titleid=204078","author":[{"family":"Kimotho","given":"Stephen Gichuhi"}],"accessed":{"date-parts":[["2025",4,28]]},"issued":{"date-parts":[["2018"]]}}},{"id":1171,"uris":["http://zotero.org/users/12820399/items/2FGB3C8U"],"itemData":{"id":1171,"type":"thesis","genre":"PhD Thesis","publisher":"The Chicago School of Professional Psychology","source":"Google Scholar","title":"Cultural and religious/spiritual beliefs and people of African descent’s attitudes towards seeking mental health treatment","URL":"https://search.proquest.com/openview/4484f4fe04792c5202fac4d5568ba6fd/1?pq-origsite=gscholar&amp;cbl=18750&amp;diss=y","author":[{"family":"Bademosi","given":"Foyinsola"}],"accessed":{"date-parts":[["2025",4,28]]},"issued":{"date-parts":[["2020"]]}}},{"id":1172,"uris":["http://zotero.org/users/12820399/items/3L7KJH7R"],"itemData":{"id":1172,"type":"thesis","genre":"Master's Thesis","publisher":"University of Pretoria (South Africa)","source":"Google Scholar","title":"The cultural beliefs of parents as caregivers of adult children living with schizophrenia in a rural African community","URL":"https://search.proquest.com/openview/7ec687a62e4a36f852f467a1baa2b6af/1?pq-origsite=gscholar&amp;cbl=2026366&amp;diss=y","author":[{"family":"Morake","given":"Keneilwe Samantha"}],"accessed":{"date-parts":[["2025",4,28]]},"issued":{"date-parts":[["2016"]]}}}],"schema":"https://github.com/citation-style-language/schema/raw/master/csl-citation.json"} </w:instrText>
      </w:r>
      <w:r w:rsidR="00575A86" w:rsidRPr="00F6179A">
        <w:rPr>
          <w:rFonts w:ascii="Times New Roman" w:hAnsi="Times New Roman" w:cs="Times New Roman"/>
          <w:sz w:val="24"/>
          <w:szCs w:val="24"/>
        </w:rPr>
        <w:fldChar w:fldCharType="separate"/>
      </w:r>
      <w:r w:rsidR="00575A86" w:rsidRPr="00F6179A">
        <w:rPr>
          <w:rFonts w:ascii="Times New Roman" w:hAnsi="Times New Roman" w:cs="Times New Roman"/>
          <w:kern w:val="0"/>
          <w:sz w:val="24"/>
          <w:szCs w:val="24"/>
          <w:vertAlign w:val="superscript"/>
        </w:rPr>
        <w:t>[15–17]</w:t>
      </w:r>
      <w:r w:rsidR="00575A86" w:rsidRPr="00F6179A">
        <w:rPr>
          <w:rFonts w:ascii="Times New Roman" w:hAnsi="Times New Roman" w:cs="Times New Roman"/>
          <w:sz w:val="24"/>
          <w:szCs w:val="24"/>
        </w:rPr>
        <w:fldChar w:fldCharType="end"/>
      </w:r>
      <w:r w:rsidRPr="00F6179A">
        <w:rPr>
          <w:rFonts w:ascii="Times New Roman" w:hAnsi="Times New Roman" w:cs="Times New Roman"/>
          <w:sz w:val="24"/>
          <w:szCs w:val="24"/>
        </w:rPr>
        <w:t xml:space="preserve"> This vicarious stigma alienates families, discouraging them from seeking external support, and when they do seek help, it is often too late. In</w:t>
      </w:r>
      <w:r w:rsidR="00FD5850" w:rsidRPr="00F6179A">
        <w:rPr>
          <w:rFonts w:ascii="Times New Roman" w:hAnsi="Times New Roman" w:cs="Times New Roman"/>
          <w:sz w:val="24"/>
          <w:szCs w:val="24"/>
        </w:rPr>
        <w:t xml:space="preserve"> Nigeria and </w:t>
      </w:r>
      <w:r w:rsidRPr="00F6179A">
        <w:rPr>
          <w:rFonts w:ascii="Times New Roman" w:hAnsi="Times New Roman" w:cs="Times New Roman"/>
          <w:sz w:val="24"/>
          <w:szCs w:val="24"/>
        </w:rPr>
        <w:t xml:space="preserve"> Uganda</w:t>
      </w:r>
      <w:r w:rsidR="00B03AFE" w:rsidRPr="00F6179A">
        <w:rPr>
          <w:rFonts w:ascii="Times New Roman" w:hAnsi="Times New Roman" w:cs="Times New Roman"/>
          <w:sz w:val="24"/>
          <w:szCs w:val="24"/>
        </w:rPr>
        <w:t xml:space="preserve"> </w:t>
      </w:r>
      <w:r w:rsidRPr="00F6179A">
        <w:rPr>
          <w:rFonts w:ascii="Times New Roman" w:hAnsi="Times New Roman" w:cs="Times New Roman"/>
          <w:sz w:val="24"/>
          <w:szCs w:val="24"/>
        </w:rPr>
        <w:t>, for example, families conceal a relative’s schizophrenia diagnosis to avoid ostracization.</w:t>
      </w:r>
      <w:r w:rsidR="00C25A6B" w:rsidRPr="00F6179A">
        <w:rPr>
          <w:rFonts w:ascii="Times New Roman" w:hAnsi="Times New Roman" w:cs="Times New Roman"/>
          <w:sz w:val="24"/>
          <w:szCs w:val="24"/>
        </w:rPr>
        <w:fldChar w:fldCharType="begin"/>
      </w:r>
      <w:r w:rsidR="0031009B" w:rsidRPr="00F6179A">
        <w:rPr>
          <w:rFonts w:ascii="Times New Roman" w:hAnsi="Times New Roman" w:cs="Times New Roman"/>
          <w:sz w:val="24"/>
          <w:szCs w:val="24"/>
        </w:rPr>
        <w:instrText xml:space="preserve"> ADDIN ZOTERO_ITEM CSL_CITATION {"citationID":"yqc4UZPM","properties":{"formattedCitation":"\\super [18\\uc0\\u8211{}21]\\nosupersub{}","plainCitation":"[18–21]","noteIndex":0},"citationItems":[{"id":1176,"uris":["http://zotero.org/users/12820399/items/URNFUC8P"],"itemData":{"id":1176,"type":"article-journal","abstract":"Mental health disorders account for a heavy disease burden in Uganda. In order to provide culturally appropriate mental health prevention and treatment approaches, it is necessary to understand how mental health is conceptualized in the population. Three focus group discussions (FGDs) and 31 in-depth interviews (IDIs) were conducted with men and women aged 14 to 62 years residing in rural, urban, and semi-urban low-income communities in central and western Uganda to explore perceptions and knowledge of mental health. Interpretive thematic analysis was undertaken; results were organized through the lens of the mental health literacy framework. Environmental and societal stressors were identified as primary underlying causes of poor mental health. While participants recognized symptoms of poor mental health, gaps in mental health literacy also emerged. Mental health resources are needed in this setting and additional qualitative work assessing knowledge and attitudes toward mental health care seeking behavior can inform the development of acceptable integrated services.","container-title":"Qualitative Health Research","DOI":"10.1177/1049732320986164","ISSN":"1049-7323, 1552-7557","issue":"5","journalAbbreviation":"Qual Health Res","language":"en","page":"967-982","source":"DOI.org (Crossref)","title":"Not Enough Money and Too Many Thoughts: Exploring Perceptions of Mental Health in Two Ugandan Districts Through the Mental Health Literacy Framework","title-short":"Not Enough Money and Too Many Thoughts","volume":"31","author":[{"family":"Miller","given":"Amanda P."},{"family":"Ziegel","given":"Leo"},{"family":"Mugamba","given":"Stephen"},{"family":"Kyasanku","given":"Emmanuel"},{"family":"Wagman","given":"Jennifer A."},{"family":"Nkwanzi-Lubega","given":"Violet"},{"family":"Nakigozi","given":"Gertrude"},{"family":"Kigozi","given":"Godfrey"},{"family":"Nalugoda","given":"Fred"},{"family":"Kigozi","given":"Grace"},{"family":"Nkale","given":"James"},{"family":"Watya","given":"Stephen"},{"family":"Ddaaki","given":"William"}],"issued":{"date-parts":[["2021",4]]}},"label":"page"},{"id":1178,"uris":["http://zotero.org/users/12820399/items/SLBWSZ9Y"],"itemData":{"id":1178,"type":"article-journal","container-title":"South African Journal of Psychiatry","source":"Google Scholar","title":"Qualitative study of mental health attribution, perceptions and care-seeking in Kampala, Uganda","URL":"https://www.ajol.info/index.php/sajpsyc/article/view/241243","volume":"28","author":[{"family":"Bwanika","given":"John M."},{"family":"Hawkins","given":"Charlotte"},{"family":"Kamulegeya","given":"Louis"},{"family":"Onyutta","given":"Patricia"},{"family":"Musinguzi","given":"Davis"},{"family":"Kusasira","given":"Audrey"},{"family":"Musoke","given":"Elizabeth K."},{"family":"Kabeega","given":"Jascintha"}],"accessed":{"date-parts":[["2025",4,28]]},"issued":{"date-parts":[["2022"]]}}},{"id":1174,"uris":["http://zotero.org/users/12820399/items/V3RRYF4G"],"itemData":{"id":1174,"type":"article-journal","container-title":"African journal of primary health care &amp; family medicine","issue":"1","note":"publisher: AOSIS Publishing","page":"1–9","source":"Google Scholar","title":"Community perceptions of mental illness in rural Uganda: An analysis of existing challenges facing the Bwindi Mental Health Programme","title-short":"Community perceptions of mental illness in rural Uganda","volume":"9","author":[{"family":"Shah","given":"Arya"},{"family":"Wheeler","given":"Lydia"},{"family":"Sessions","given":"Kristen"},{"family":"Kuule","given":"Yusufu"},{"family":"Agaba","given":"Edwin"},{"family":"Merry","given":"Stephen P."}],"issued":{"date-parts":[["2017"]]}}},{"id":1181,"uris":["http://zotero.org/users/12820399/items/4PVNMDMU"],"itemData":{"id":1181,"type":"article-journal","container-title":"Social psychiatry and psychiatric epidemiology","note":"publisher: Springer","page":"259–266","source":"Google Scholar","title":"Pattern of experienced and anticipated discrimination among people with depression in Nigeria: a cross-sectional study","title-short":"Pattern of experienced and anticipated discrimination among people with depression in Nigeria","volume":"49","author":[{"family":"Oshodi","given":"Yewande O."},{"family":"Abdulmalik","given":"Jibril"},{"family":"Ola","given":"Bolanle"},{"family":"James","given":"Bawo O."},{"family":"Bonetto","given":"Chiara"},{"family":"Cristofalo","given":"Doriana"},{"family":"Van Bortel","given":"Tine"},{"family":"Sartorius","given":"Norman"},{"family":"Thornicroft","given":"Graham"}],"issued":{"date-parts":[["2014"]]}}}],"schema":"https://github.com/citation-style-language/schema/raw/master/csl-citation.json"} </w:instrText>
      </w:r>
      <w:r w:rsidR="00C25A6B" w:rsidRPr="00F6179A">
        <w:rPr>
          <w:rFonts w:ascii="Times New Roman" w:hAnsi="Times New Roman" w:cs="Times New Roman"/>
          <w:sz w:val="24"/>
          <w:szCs w:val="24"/>
        </w:rPr>
        <w:fldChar w:fldCharType="separate"/>
      </w:r>
      <w:r w:rsidR="0031009B" w:rsidRPr="00F6179A">
        <w:rPr>
          <w:rFonts w:ascii="Times New Roman" w:hAnsi="Times New Roman" w:cs="Times New Roman"/>
          <w:kern w:val="0"/>
          <w:sz w:val="24"/>
          <w:szCs w:val="24"/>
          <w:vertAlign w:val="superscript"/>
        </w:rPr>
        <w:t>[18–21]</w:t>
      </w:r>
      <w:r w:rsidR="00C25A6B" w:rsidRPr="00F6179A">
        <w:rPr>
          <w:rFonts w:ascii="Times New Roman" w:hAnsi="Times New Roman" w:cs="Times New Roman"/>
          <w:sz w:val="24"/>
          <w:szCs w:val="24"/>
        </w:rPr>
        <w:fldChar w:fldCharType="end"/>
      </w:r>
      <w:r w:rsidRPr="00F6179A">
        <w:rPr>
          <w:rFonts w:ascii="Times New Roman" w:hAnsi="Times New Roman" w:cs="Times New Roman"/>
          <w:sz w:val="24"/>
          <w:szCs w:val="24"/>
        </w:rPr>
        <w:t xml:space="preserve"> Societal expectations of familial responsibility may further intensify the burden, particularly </w:t>
      </w:r>
      <w:r w:rsidRPr="00F6179A">
        <w:rPr>
          <w:rFonts w:ascii="Times New Roman" w:hAnsi="Times New Roman" w:cs="Times New Roman"/>
          <w:sz w:val="24"/>
          <w:szCs w:val="24"/>
        </w:rPr>
        <w:lastRenderedPageBreak/>
        <w:t xml:space="preserve">for women. Female caregivers </w:t>
      </w:r>
      <w:r w:rsidR="000F4DA8" w:rsidRPr="00F6179A">
        <w:rPr>
          <w:rFonts w:ascii="Times New Roman" w:hAnsi="Times New Roman" w:cs="Times New Roman"/>
          <w:sz w:val="24"/>
          <w:szCs w:val="24"/>
        </w:rPr>
        <w:t>are</w:t>
      </w:r>
      <w:r w:rsidRPr="00F6179A">
        <w:rPr>
          <w:rFonts w:ascii="Times New Roman" w:hAnsi="Times New Roman" w:cs="Times New Roman"/>
          <w:sz w:val="24"/>
          <w:szCs w:val="24"/>
        </w:rPr>
        <w:t xml:space="preserve"> report</w:t>
      </w:r>
      <w:r w:rsidR="000F4DA8" w:rsidRPr="00F6179A">
        <w:rPr>
          <w:rFonts w:ascii="Times New Roman" w:hAnsi="Times New Roman" w:cs="Times New Roman"/>
          <w:sz w:val="24"/>
          <w:szCs w:val="24"/>
        </w:rPr>
        <w:t>ed</w:t>
      </w:r>
      <w:r w:rsidRPr="00F6179A">
        <w:rPr>
          <w:rFonts w:ascii="Times New Roman" w:hAnsi="Times New Roman" w:cs="Times New Roman"/>
          <w:sz w:val="24"/>
          <w:szCs w:val="24"/>
        </w:rPr>
        <w:t xml:space="preserve"> </w:t>
      </w:r>
      <w:r w:rsidR="000F4DA8" w:rsidRPr="00F6179A">
        <w:rPr>
          <w:rFonts w:ascii="Times New Roman" w:hAnsi="Times New Roman" w:cs="Times New Roman"/>
          <w:sz w:val="24"/>
          <w:szCs w:val="24"/>
        </w:rPr>
        <w:t>to experience</w:t>
      </w:r>
      <w:r w:rsidRPr="00F6179A">
        <w:rPr>
          <w:rFonts w:ascii="Times New Roman" w:hAnsi="Times New Roman" w:cs="Times New Roman"/>
          <w:sz w:val="24"/>
          <w:szCs w:val="24"/>
        </w:rPr>
        <w:t xml:space="preserve"> higher emotional exhaustion as a result of gendered norms that equate caregiving with moral duty.</w:t>
      </w:r>
      <w:r w:rsidR="000F4DA8" w:rsidRPr="00F6179A">
        <w:rPr>
          <w:rFonts w:ascii="Times New Roman" w:hAnsi="Times New Roman" w:cs="Times New Roman"/>
          <w:sz w:val="24"/>
          <w:szCs w:val="24"/>
        </w:rPr>
        <w:fldChar w:fldCharType="begin"/>
      </w:r>
      <w:r w:rsidR="0031009B" w:rsidRPr="00F6179A">
        <w:rPr>
          <w:rFonts w:ascii="Times New Roman" w:hAnsi="Times New Roman" w:cs="Times New Roman"/>
          <w:sz w:val="24"/>
          <w:szCs w:val="24"/>
        </w:rPr>
        <w:instrText xml:space="preserve"> ADDIN ZOTERO_ITEM CSL_CITATION {"citationID":"ZJdJ0g67","properties":{"formattedCitation":"\\super [22]\\nosupersub{}","plainCitation":"[22]","noteIndex":0},"citationItems":[{"id":1180,"uris":["http://zotero.org/users/12820399/items/ZW8EBGH4"],"itemData":{"id":1180,"type":"article-journal","container-title":"World journal of psychiatry","issue":"1","page":"7","source":"Google Scholar","title":"Gender differences in caregiving among family-caregivers of people with mental illnesses","volume":"6","author":[{"family":"Sharma","given":"Nidhi"},{"family":"Chakrabarti","given":"Subho"},{"family":"Grover","given":"Sandeep"}],"issued":{"date-parts":[["2016"]]}}}],"schema":"https://github.com/citation-style-language/schema/raw/master/csl-citation.json"} </w:instrText>
      </w:r>
      <w:r w:rsidR="000F4DA8" w:rsidRPr="00F6179A">
        <w:rPr>
          <w:rFonts w:ascii="Times New Roman" w:hAnsi="Times New Roman" w:cs="Times New Roman"/>
          <w:sz w:val="24"/>
          <w:szCs w:val="24"/>
        </w:rPr>
        <w:fldChar w:fldCharType="separate"/>
      </w:r>
      <w:r w:rsidR="0031009B" w:rsidRPr="00F6179A">
        <w:rPr>
          <w:rFonts w:ascii="Times New Roman" w:hAnsi="Times New Roman" w:cs="Times New Roman"/>
          <w:kern w:val="0"/>
          <w:sz w:val="24"/>
          <w:szCs w:val="24"/>
          <w:vertAlign w:val="superscript"/>
        </w:rPr>
        <w:t>[22]</w:t>
      </w:r>
      <w:r w:rsidR="000F4DA8" w:rsidRPr="00F6179A">
        <w:rPr>
          <w:rFonts w:ascii="Times New Roman" w:hAnsi="Times New Roman" w:cs="Times New Roman"/>
          <w:sz w:val="24"/>
          <w:szCs w:val="24"/>
        </w:rPr>
        <w:fldChar w:fldCharType="end"/>
      </w:r>
      <w:r w:rsidRPr="00F6179A">
        <w:rPr>
          <w:rFonts w:ascii="Times New Roman" w:hAnsi="Times New Roman" w:cs="Times New Roman"/>
          <w:sz w:val="24"/>
          <w:szCs w:val="24"/>
        </w:rPr>
        <w:t xml:space="preserve"> However, in high-income countries like the U.S., while stigma persists, isolation is often alleviated by access to support groups and increased public awareness.</w:t>
      </w:r>
      <w:r w:rsidR="00370227" w:rsidRPr="00F6179A">
        <w:rPr>
          <w:rFonts w:ascii="Times New Roman" w:hAnsi="Times New Roman" w:cs="Times New Roman"/>
          <w:sz w:val="24"/>
          <w:szCs w:val="24"/>
        </w:rPr>
        <w:fldChar w:fldCharType="begin"/>
      </w:r>
      <w:r w:rsidR="00370227" w:rsidRPr="00F6179A">
        <w:rPr>
          <w:rFonts w:ascii="Times New Roman" w:hAnsi="Times New Roman" w:cs="Times New Roman"/>
          <w:sz w:val="24"/>
          <w:szCs w:val="24"/>
        </w:rPr>
        <w:instrText xml:space="preserve"> ADDIN ZOTERO_ITEM CSL_CITATION {"citationID":"bZsQV8Pr","properties":{"formattedCitation":"\\super [23,24]\\nosupersub{}","plainCitation":"[23,24]","noteIndex":0},"citationItems":[{"id":1187,"uris":["http://zotero.org/users/12820399/items/FM22KZAZ"],"itemData":{"id":1187,"type":"article-journal","container-title":"The Humanistic Psychologist","DOI":"10.1080/08873267.2014.893513","ISSN":"1547-3333, 0887-3267","issue":"2","journalAbbreviation":"The Humanistic Psychologist","language":"en","page":"199-214","source":"DOI.org (Crossref)","title":"Stigma and discrimination: A socio-cultural etiology of mental illness.","title-short":"Stigma and discrimination","volume":"42","author":[{"family":"Levy","given":"Boaz"},{"family":"Celen-Demirtas","given":"Selda"},{"family":"Surguladze","given":"Tinatin"},{"family":"Sweeney","given":"Kristin K."}],"issued":{"date-parts":[["2014",4]]}}},{"id":1188,"uris":["http://zotero.org/users/12820399/items/LPZ2WVN7"],"itemData":{"id":1188,"type":"thesis","genre":"PhD Thesis","publisher":"University of St. Thomas, Minnesota","source":"Google Scholar","title":"Fostering Awareness, Inclusivity, and Self-Efficacy: Facing Social and Internalized Recovery Stigma","title-short":"Fostering Awareness, Inclusivity, and Self-Efficacy","URL":"https://researchonline.stthomas.edu/esploro/outputs/graduate/Fostering-Awareness-Inclusivity-and-Self-Efficacy-Facing/991015131793503691","author":[{"family":"Parker-Grewe","given":"Trinity"}],"accessed":{"date-parts":[["2025",4,29]]},"issued":{"date-parts":[["2017"]]}}}],"schema":"https://github.com/citation-style-language/schema/raw/master/csl-citation.json"} </w:instrText>
      </w:r>
      <w:r w:rsidR="00370227" w:rsidRPr="00F6179A">
        <w:rPr>
          <w:rFonts w:ascii="Times New Roman" w:hAnsi="Times New Roman" w:cs="Times New Roman"/>
          <w:sz w:val="24"/>
          <w:szCs w:val="24"/>
        </w:rPr>
        <w:fldChar w:fldCharType="separate"/>
      </w:r>
      <w:r w:rsidR="00370227" w:rsidRPr="00F6179A">
        <w:rPr>
          <w:rFonts w:ascii="Times New Roman" w:hAnsi="Times New Roman" w:cs="Times New Roman"/>
          <w:kern w:val="0"/>
          <w:sz w:val="24"/>
          <w:szCs w:val="24"/>
          <w:vertAlign w:val="superscript"/>
        </w:rPr>
        <w:t>[23,24]</w:t>
      </w:r>
      <w:r w:rsidR="00370227" w:rsidRPr="00F6179A">
        <w:rPr>
          <w:rFonts w:ascii="Times New Roman" w:hAnsi="Times New Roman" w:cs="Times New Roman"/>
          <w:sz w:val="24"/>
          <w:szCs w:val="24"/>
        </w:rPr>
        <w:fldChar w:fldCharType="end"/>
      </w:r>
    </w:p>
    <w:p w14:paraId="72B5E9A9" w14:textId="77777777" w:rsidR="00D910DA" w:rsidRPr="00F6179A" w:rsidRDefault="00D910DA" w:rsidP="00D910DA">
      <w:pPr>
        <w:spacing w:line="480" w:lineRule="auto"/>
        <w:rPr>
          <w:rFonts w:ascii="Times New Roman" w:hAnsi="Times New Roman" w:cs="Times New Roman"/>
          <w:b/>
          <w:bCs/>
          <w:i/>
          <w:iCs/>
          <w:sz w:val="24"/>
          <w:szCs w:val="24"/>
        </w:rPr>
      </w:pPr>
      <w:r w:rsidRPr="00F6179A">
        <w:rPr>
          <w:rFonts w:ascii="Times New Roman" w:hAnsi="Times New Roman" w:cs="Times New Roman"/>
          <w:b/>
          <w:bCs/>
          <w:i/>
          <w:iCs/>
          <w:sz w:val="24"/>
          <w:szCs w:val="24"/>
        </w:rPr>
        <w:t>Economic Factors: Poverty and Healthcare Inequities</w:t>
      </w:r>
    </w:p>
    <w:p w14:paraId="63DE149B" w14:textId="6AA5958C" w:rsidR="000C09C5" w:rsidRPr="00F6179A" w:rsidRDefault="00653090" w:rsidP="000C09C5">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 xml:space="preserve">Compounding cultural stigma are systemic economic inequities that amplify caregiver strain. In </w:t>
      </w:r>
      <w:r w:rsidR="000C09C5" w:rsidRPr="00F6179A">
        <w:rPr>
          <w:rFonts w:ascii="Times New Roman" w:hAnsi="Times New Roman" w:cs="Times New Roman"/>
          <w:sz w:val="24"/>
          <w:szCs w:val="24"/>
        </w:rPr>
        <w:t>Mental health care budget allocation in most African countries receives less than 1% of national health budgets, thus compelling families to bear out-of-pocket costs for treatments.</w:t>
      </w:r>
      <w:r w:rsidR="005D734F" w:rsidRPr="00F6179A">
        <w:rPr>
          <w:rFonts w:ascii="Times New Roman" w:hAnsi="Times New Roman" w:cs="Times New Roman"/>
          <w:sz w:val="24"/>
          <w:szCs w:val="24"/>
        </w:rPr>
        <w:fldChar w:fldCharType="begin"/>
      </w:r>
      <w:r w:rsidR="00370227" w:rsidRPr="00F6179A">
        <w:rPr>
          <w:rFonts w:ascii="Times New Roman" w:hAnsi="Times New Roman" w:cs="Times New Roman"/>
          <w:sz w:val="24"/>
          <w:szCs w:val="24"/>
        </w:rPr>
        <w:instrText xml:space="preserve"> ADDIN ZOTERO_ITEM CSL_CITATION {"citationID":"XZMXCo2u","properties":{"formattedCitation":"\\super [25,26]\\nosupersub{}","plainCitation":"[25,26]","noteIndex":0},"citationItems":[{"id":1184,"uris":["http://zotero.org/users/12820399/items/Q3H56DG2"],"itemData":{"id":1184,"type":"article-journal","container-title":"The lancet","issue":"9590","note":"publisher: Elsevier","page":"878–889","source":"Google Scholar","title":"Resources for mental health: scarcity, inequity, and inefficiency","title-short":"Resources for mental health","volume":"370","author":[{"family":"Saxena","given":"Shekhar"},{"family":"Thornicroft","given":"Graham"},{"family":"Knapp","given":"Martin"},{"family":"Whiteford","given":"Harvey"}],"issued":{"date-parts":[["2007"]]}}},{"id":1185,"uris":["http://zotero.org/users/12820399/items/DYLYPCDD"],"itemData":{"id":1185,"type":"article-journal","source":"Google Scholar","title":"The Prevalence Of Mental Disorders And Associated Out-Ofpocket Expenditure Among Insured Patients In South Africa","URL":"https://open.uct.ac.za/items/3182b3f3-6503-4b4c-8c97-e7caecaf6f99","author":[{"family":"Mnangagwa","given":"Mazvita"}],"accessed":{"date-parts":[["2025",4,28]]},"issued":{"date-parts":[["2023"]]}}}],"schema":"https://github.com/citation-style-language/schema/raw/master/csl-citation.json"} </w:instrText>
      </w:r>
      <w:r w:rsidR="005D734F" w:rsidRPr="00F6179A">
        <w:rPr>
          <w:rFonts w:ascii="Times New Roman" w:hAnsi="Times New Roman" w:cs="Times New Roman"/>
          <w:sz w:val="24"/>
          <w:szCs w:val="24"/>
        </w:rPr>
        <w:fldChar w:fldCharType="separate"/>
      </w:r>
      <w:r w:rsidR="00370227" w:rsidRPr="00F6179A">
        <w:rPr>
          <w:rFonts w:ascii="Times New Roman" w:hAnsi="Times New Roman" w:cs="Times New Roman"/>
          <w:kern w:val="0"/>
          <w:sz w:val="24"/>
          <w:szCs w:val="24"/>
          <w:vertAlign w:val="superscript"/>
        </w:rPr>
        <w:t>[25,26]</w:t>
      </w:r>
      <w:r w:rsidR="005D734F" w:rsidRPr="00F6179A">
        <w:rPr>
          <w:rFonts w:ascii="Times New Roman" w:hAnsi="Times New Roman" w:cs="Times New Roman"/>
          <w:sz w:val="24"/>
          <w:szCs w:val="24"/>
        </w:rPr>
        <w:fldChar w:fldCharType="end"/>
      </w:r>
      <w:r w:rsidR="000C09C5" w:rsidRPr="00F6179A">
        <w:rPr>
          <w:rFonts w:ascii="Times New Roman" w:hAnsi="Times New Roman" w:cs="Times New Roman"/>
          <w:sz w:val="24"/>
          <w:szCs w:val="24"/>
        </w:rPr>
        <w:t xml:space="preserve"> In the authors’ country, Nigeria, families caring for individuals with schizophrenia are confronted with the huge healthcare expenditures that are hardly sustainable, sometimes selling assets or incurring debt </w:t>
      </w:r>
      <w:r w:rsidR="00CE0C35" w:rsidRPr="00F6179A">
        <w:rPr>
          <w:rFonts w:ascii="Times New Roman" w:hAnsi="Times New Roman" w:cs="Times New Roman"/>
          <w:sz w:val="24"/>
          <w:szCs w:val="24"/>
        </w:rPr>
        <w:fldChar w:fldCharType="begin"/>
      </w:r>
      <w:r w:rsidR="000F017C" w:rsidRPr="00F6179A">
        <w:rPr>
          <w:rFonts w:ascii="Times New Roman" w:hAnsi="Times New Roman" w:cs="Times New Roman"/>
          <w:sz w:val="24"/>
          <w:szCs w:val="24"/>
        </w:rPr>
        <w:instrText xml:space="preserve"> ADDIN ZOTERO_ITEM CSL_CITATION {"citationID":"VrsZCMJ0","properties":{"formattedCitation":"\\super [27,28]\\nosupersub{}","plainCitation":"[27,28]","noteIndex":0},"citationItems":[{"id":1190,"uris":["http://zotero.org/users/12820399/items/N9B5CBTD"],"itemData":{"id":1190,"type":"article-journal","container-title":"The British Journal of Psychiatry","issue":"4","note":"publisher: Cambridge University Press","page":"364–368","source":"Google Scholar","title":"Financial cost of treating out-patients with schizophrenia in Nigeria","volume":"171","author":[{"family":"Suleiman","given":"Toyin G."},{"family":"Ohaeri","given":"Jude U."},{"family":"Lawal","given":"Rahman A."},{"family":"Haruna","given":"Adam Y."},{"family":"Orija","given":"O. B."}],"issued":{"date-parts":[["1997"]]}}},{"id":1191,"uris":["http://zotero.org/users/12820399/items/ER9SA8YF"],"itemData":{"id":1191,"type":"article-journal","container-title":"Research Journal of Health Sciences","issue":"4","page":"372–379","source":"Google Scholar","title":"Family caregivers' burden and coping strategies with clients living with schizophrenia in neuropsychiatry specialist hospital in Akure, Ondo state, Nigeria","volume":"10","author":[{"family":"Bolarinwa","given":"O. S."},{"family":"Kehinde","given":"F. O."}],"issued":{"date-parts":[["2022"]]}}}],"schema":"https://github.com/citation-style-language/schema/raw/master/csl-citation.json"} </w:instrText>
      </w:r>
      <w:r w:rsidR="00CE0C35" w:rsidRPr="00F6179A">
        <w:rPr>
          <w:rFonts w:ascii="Times New Roman" w:hAnsi="Times New Roman" w:cs="Times New Roman"/>
          <w:sz w:val="24"/>
          <w:szCs w:val="24"/>
        </w:rPr>
        <w:fldChar w:fldCharType="separate"/>
      </w:r>
      <w:r w:rsidR="000F017C" w:rsidRPr="00F6179A">
        <w:rPr>
          <w:rFonts w:ascii="Times New Roman" w:hAnsi="Times New Roman" w:cs="Times New Roman"/>
          <w:kern w:val="0"/>
          <w:sz w:val="24"/>
          <w:szCs w:val="24"/>
          <w:vertAlign w:val="superscript"/>
        </w:rPr>
        <w:t>[27,28]</w:t>
      </w:r>
      <w:r w:rsidR="00CE0C35" w:rsidRPr="00F6179A">
        <w:rPr>
          <w:rFonts w:ascii="Times New Roman" w:hAnsi="Times New Roman" w:cs="Times New Roman"/>
          <w:sz w:val="24"/>
          <w:szCs w:val="24"/>
        </w:rPr>
        <w:fldChar w:fldCharType="end"/>
      </w:r>
      <w:r w:rsidR="000C09C5" w:rsidRPr="00F6179A">
        <w:rPr>
          <w:rFonts w:ascii="Times New Roman" w:hAnsi="Times New Roman" w:cs="Times New Roman"/>
          <w:sz w:val="24"/>
          <w:szCs w:val="24"/>
        </w:rPr>
        <w:t>. Poverty also limits access to respite care, leaving caregivers without reprieve. Many families in Kenya manage severe mental health crises at home due to a lack of affordable health care</w:t>
      </w:r>
      <w:r w:rsidR="00E4495B" w:rsidRPr="00F6179A">
        <w:rPr>
          <w:rFonts w:ascii="Times New Roman" w:hAnsi="Times New Roman" w:cs="Times New Roman"/>
          <w:sz w:val="24"/>
          <w:szCs w:val="24"/>
        </w:rPr>
        <w:t>.</w:t>
      </w:r>
      <w:r w:rsidR="00B078C8" w:rsidRPr="00F6179A">
        <w:rPr>
          <w:rFonts w:ascii="Times New Roman" w:hAnsi="Times New Roman" w:cs="Times New Roman"/>
          <w:sz w:val="24"/>
          <w:szCs w:val="24"/>
        </w:rPr>
        <w:fldChar w:fldCharType="begin"/>
      </w:r>
      <w:r w:rsidR="00B078C8" w:rsidRPr="00F6179A">
        <w:rPr>
          <w:rFonts w:ascii="Times New Roman" w:hAnsi="Times New Roman" w:cs="Times New Roman"/>
          <w:sz w:val="24"/>
          <w:szCs w:val="24"/>
        </w:rPr>
        <w:instrText xml:space="preserve"> ADDIN ZOTERO_ITEM CSL_CITATION {"citationID":"79AtiQki","properties":{"formattedCitation":"\\super [29\\uc0\\u8211{}31]\\nosupersub{}","plainCitation":"[29–31]","noteIndex":0},"citationItems":[{"id":1208,"uris":["http://zotero.org/users/12820399/items/VN3U9ZD4"],"itemData":{"id":1208,"type":"article-journal","container-title":"Ethnicity and Inequalities in Health and Social Care","issue":"3","note":"publisher: Emerald Group Publishing Limited","page":"97–102","source":"Google Scholar","title":"Improving access to mental health care in Kenya","volume":"4","author":[{"family":"Ndetei","given":"David M."},{"family":"Gatonga","given":"Patrick"}],"issued":{"date-parts":[["2011"]]}}},{"id":1209,"uris":["http://zotero.org/users/12820399/items/6N2NYXE9"],"itemData":{"id":1209,"type":"article-journal","container-title":"Int. J. of Multidisciplinary and Current research","source":"Google Scholar","title":"Contextualizing Psychotic Disorder as a Silent Epidemic from Selected Kenyan Cultural Perspectives","URL":"https://www.academia.edu/download/81709676/Paper2610-614.pdf","volume":"7","author":[{"family":"Ogutu","given":"Joel Peter"}],"accessed":{"date-parts":[["2025",4,30]]},"issued":{"date-parts":[["2019"]]}}},{"id":1212,"uris":["http://zotero.org/users/12820399/items/PBFD9IU6"],"itemData":{"id":1212,"type":"article-journal","note":"publisher: International Journal of Research and Innovation in Social Science (IJRISS)","source":"Google Scholar","title":"Exploring the Barriers to Mental Health Care and Mitigation Strategies in Kenya","URL":"http://erepository.au.ac.ke/bitstream/handle/123456789/2469/Exploring%20the%20Barriers%20to%20Mental%20Health%20Care%20and%20Mitigation.pdf?sequence=1&amp;isAllowed=y","author":[{"family":"Wakoli","given":"Caroline"}],"accessed":{"date-parts":[["2025",4,30]]},"issued":{"date-parts":[["2024"]]}}}],"schema":"https://github.com/citation-style-language/schema/raw/master/csl-citation.json"} </w:instrText>
      </w:r>
      <w:r w:rsidR="00B078C8" w:rsidRPr="00F6179A">
        <w:rPr>
          <w:rFonts w:ascii="Times New Roman" w:hAnsi="Times New Roman" w:cs="Times New Roman"/>
          <w:sz w:val="24"/>
          <w:szCs w:val="24"/>
        </w:rPr>
        <w:fldChar w:fldCharType="separate"/>
      </w:r>
      <w:r w:rsidR="00B078C8" w:rsidRPr="00F6179A">
        <w:rPr>
          <w:rFonts w:ascii="Times New Roman" w:hAnsi="Times New Roman" w:cs="Times New Roman"/>
          <w:kern w:val="0"/>
          <w:sz w:val="24"/>
          <w:szCs w:val="24"/>
          <w:vertAlign w:val="superscript"/>
        </w:rPr>
        <w:t>[29–31]</w:t>
      </w:r>
      <w:r w:rsidR="00B078C8" w:rsidRPr="00F6179A">
        <w:rPr>
          <w:rFonts w:ascii="Times New Roman" w:hAnsi="Times New Roman" w:cs="Times New Roman"/>
          <w:sz w:val="24"/>
          <w:szCs w:val="24"/>
        </w:rPr>
        <w:fldChar w:fldCharType="end"/>
      </w:r>
      <w:r w:rsidR="000C09C5" w:rsidRPr="00F6179A">
        <w:rPr>
          <w:rFonts w:ascii="Times New Roman" w:hAnsi="Times New Roman" w:cs="Times New Roman"/>
          <w:sz w:val="24"/>
          <w:szCs w:val="24"/>
        </w:rPr>
        <w:t xml:space="preserve"> Economic instability, ubiquitous globally, heightens caregiver stress. However, African contexts are distinct in their systemic underfunding and reliance on informal care networks.</w:t>
      </w:r>
    </w:p>
    <w:p w14:paraId="20C8279E" w14:textId="592BA172" w:rsidR="000C09C5" w:rsidRPr="00F6179A" w:rsidRDefault="000C09C5" w:rsidP="000C09C5">
      <w:pPr>
        <w:spacing w:line="480" w:lineRule="auto"/>
        <w:rPr>
          <w:rFonts w:ascii="Times New Roman" w:hAnsi="Times New Roman" w:cs="Times New Roman"/>
          <w:i/>
          <w:iCs/>
          <w:sz w:val="24"/>
          <w:szCs w:val="24"/>
        </w:rPr>
      </w:pPr>
      <w:r w:rsidRPr="00F6179A">
        <w:rPr>
          <w:rFonts w:ascii="Times New Roman" w:hAnsi="Times New Roman" w:cs="Times New Roman"/>
          <w:b/>
          <w:bCs/>
          <w:i/>
          <w:iCs/>
          <w:sz w:val="24"/>
          <w:szCs w:val="24"/>
        </w:rPr>
        <w:t>Clinical Factors: Fragmented Systems and Workforce Shortages</w:t>
      </w:r>
    </w:p>
    <w:p w14:paraId="47E15BBA" w14:textId="3F4F077C" w:rsidR="00653090" w:rsidRPr="00F6179A" w:rsidRDefault="00653090" w:rsidP="00653090">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 xml:space="preserve">These economic challenges intersect with fragmented clinical systems, further deepening </w:t>
      </w:r>
      <w:r w:rsidR="00902E96" w:rsidRPr="00F6179A">
        <w:rPr>
          <w:rFonts w:ascii="Times New Roman" w:hAnsi="Times New Roman" w:cs="Times New Roman"/>
          <w:sz w:val="24"/>
          <w:szCs w:val="24"/>
        </w:rPr>
        <w:t xml:space="preserve">the </w:t>
      </w:r>
      <w:r w:rsidRPr="00F6179A">
        <w:rPr>
          <w:rFonts w:ascii="Times New Roman" w:hAnsi="Times New Roman" w:cs="Times New Roman"/>
          <w:sz w:val="24"/>
          <w:szCs w:val="24"/>
        </w:rPr>
        <w:t xml:space="preserve">caregiver burden. In South Africa, overwhelmed psychiatric facilities force families to navigate six-month waitlists, while in Ghana, caregivers oscillate between hospitals and spiritual </w:t>
      </w:r>
      <w:r w:rsidR="00902E96" w:rsidRPr="00F6179A">
        <w:rPr>
          <w:rFonts w:ascii="Times New Roman" w:hAnsi="Times New Roman" w:cs="Times New Roman"/>
          <w:sz w:val="24"/>
          <w:szCs w:val="24"/>
        </w:rPr>
        <w:t>centres</w:t>
      </w:r>
      <w:r w:rsidRPr="00F6179A">
        <w:rPr>
          <w:rFonts w:ascii="Times New Roman" w:hAnsi="Times New Roman" w:cs="Times New Roman"/>
          <w:sz w:val="24"/>
          <w:szCs w:val="24"/>
        </w:rPr>
        <w:t>, exacerbating stress. Unlike high-income countries with structured care models, African systems often leave families unsupported, perpetuating cycles of exhaustion.</w:t>
      </w:r>
    </w:p>
    <w:p w14:paraId="1BEA126B" w14:textId="4DFD13D0" w:rsidR="001272D3" w:rsidRPr="00F6179A" w:rsidRDefault="00742590" w:rsidP="00611EF5">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 xml:space="preserve">The integral effect of cultural stigma, economic hardship, and clinical gaps creates a unique cycle of burden, particularly in Africa. In Zimbabwe, for instance, caregivers of individuals with depression describe “double victimization” because the society blames the ill individual </w:t>
      </w:r>
      <w:r w:rsidRPr="00F6179A">
        <w:rPr>
          <w:rFonts w:ascii="Times New Roman" w:hAnsi="Times New Roman" w:cs="Times New Roman"/>
          <w:sz w:val="24"/>
          <w:szCs w:val="24"/>
        </w:rPr>
        <w:lastRenderedPageBreak/>
        <w:t>for the illness and financial ruin from treatment costs.</w:t>
      </w:r>
      <w:r w:rsidR="009250E6" w:rsidRPr="00F6179A">
        <w:rPr>
          <w:rFonts w:ascii="Times New Roman" w:hAnsi="Times New Roman" w:cs="Times New Roman"/>
          <w:sz w:val="24"/>
          <w:szCs w:val="24"/>
        </w:rPr>
        <w:fldChar w:fldCharType="begin"/>
      </w:r>
      <w:r w:rsidR="009250E6" w:rsidRPr="00F6179A">
        <w:rPr>
          <w:rFonts w:ascii="Times New Roman" w:hAnsi="Times New Roman" w:cs="Times New Roman"/>
          <w:sz w:val="24"/>
          <w:szCs w:val="24"/>
        </w:rPr>
        <w:instrText xml:space="preserve"> ADDIN ZOTERO_ITEM CSL_CITATION {"citationID":"f3Bk0dcA","properties":{"formattedCitation":"\\super [32\\uc0\\u8211{}34]\\nosupersub{}","plainCitation":"[32–34]","noteIndex":0},"citationItems":[{"id":1214,"uris":["http://zotero.org/users/12820399/items/FX96KUVF"],"itemData":{"id":1214,"type":"article-journal","container-title":"East African medical journal","issue":"4","page":"206–209","source":"Google Scholar","title":"Burden of mental illness on family members, caregivers and the community","volume":"79","author":[{"family":"Nyati","given":"Z."},{"family":"Sebit","given":"M. B."}],"issued":{"date-parts":[["2002"]]}}},{"id":1216,"uris":["http://zotero.org/users/12820399/items/3VISYMML"],"itemData":{"id":1216,"type":"article-journal","container-title":"Temida","issue":"4","note":"publisher: Viktimološko društvo Srbije, Beograd i\" Prometej\"","page":"43–55","source":"Google Scholar","title":"Depression as a cause and consequence of victimization","volume":"10","author":[{"family":"Spasić","given":"Danijela"}],"issued":{"date-parts":[["2007"]]}}},{"id":1217,"uris":["http://zotero.org/users/12820399/items/3UX8EKNN"],"itemData":{"id":1217,"type":"article-journal","abstract":"This article describes stresses that affect the social security of patients in a developing country like Zimbabwe and the influence of those stresses on the onset of psychosocial disorder. This is demonstrated in the form of case presentations. The impact on psycho-social disorders reflects a process in which the main factors are social status; stress/support; deprivation; reference.","container-title":"International Journal of Social Psychiatry","DOI":"10.1177/002076408703300402","ISSN":"0020-7640, 1741-2854","issue":"4","journalAbbreviation":"Int J Soc Psychiatry","language":"en","license":"https://journals.sagepub.com/page/policies/text-and-data-mining-license","note":"publisher: SAGE Publications","page":"263-269","source":"Crossref","title":"Social Psychiatry in Zimbabwe or the Interplay of Culture and Psychosocial Disorders","volume":"33","author":[{"family":"Romme","given":"M.A.J."}],"issued":{"date-parts":[["1987",12]]}}}],"schema":"https://github.com/citation-style-language/schema/raw/master/csl-citation.json"} </w:instrText>
      </w:r>
      <w:r w:rsidR="009250E6" w:rsidRPr="00F6179A">
        <w:rPr>
          <w:rFonts w:ascii="Times New Roman" w:hAnsi="Times New Roman" w:cs="Times New Roman"/>
          <w:sz w:val="24"/>
          <w:szCs w:val="24"/>
        </w:rPr>
        <w:fldChar w:fldCharType="separate"/>
      </w:r>
      <w:r w:rsidR="009250E6" w:rsidRPr="00F6179A">
        <w:rPr>
          <w:rFonts w:ascii="Times New Roman" w:hAnsi="Times New Roman" w:cs="Times New Roman"/>
          <w:kern w:val="0"/>
          <w:sz w:val="24"/>
          <w:szCs w:val="24"/>
          <w:vertAlign w:val="superscript"/>
        </w:rPr>
        <w:t>[32–34]</w:t>
      </w:r>
      <w:r w:rsidR="009250E6" w:rsidRPr="00F6179A">
        <w:rPr>
          <w:rFonts w:ascii="Times New Roman" w:hAnsi="Times New Roman" w:cs="Times New Roman"/>
          <w:sz w:val="24"/>
          <w:szCs w:val="24"/>
        </w:rPr>
        <w:fldChar w:fldCharType="end"/>
      </w:r>
      <w:r w:rsidRPr="00F6179A">
        <w:rPr>
          <w:rFonts w:ascii="Times New Roman" w:hAnsi="Times New Roman" w:cs="Times New Roman"/>
          <w:sz w:val="24"/>
          <w:szCs w:val="24"/>
        </w:rPr>
        <w:t xml:space="preserve"> </w:t>
      </w:r>
      <w:r w:rsidR="00DD2F14" w:rsidRPr="00F6179A">
        <w:rPr>
          <w:rFonts w:ascii="Times New Roman" w:hAnsi="Times New Roman" w:cs="Times New Roman"/>
          <w:sz w:val="24"/>
          <w:szCs w:val="24"/>
        </w:rPr>
        <w:t>I</w:t>
      </w:r>
      <w:r w:rsidR="001272D3" w:rsidRPr="00F6179A">
        <w:rPr>
          <w:rFonts w:ascii="Times New Roman" w:hAnsi="Times New Roman" w:cs="Times New Roman"/>
          <w:sz w:val="24"/>
          <w:szCs w:val="24"/>
        </w:rPr>
        <w:t>n Africa, addressing this burden requires dismantling stigma, investing in mental health infrastructure, and recognizing caregivers as essential stakeholders. By learning from global models while prioritizing local realities, African nations can create resilient caregiving ecosystems that alleviate suffering and promote dignity.</w:t>
      </w:r>
    </w:p>
    <w:p w14:paraId="21EEFE99" w14:textId="3B26A4D2" w:rsidR="00604893" w:rsidRPr="00F6179A" w:rsidRDefault="00604893" w:rsidP="001272D3">
      <w:pPr>
        <w:spacing w:line="480" w:lineRule="auto"/>
        <w:jc w:val="both"/>
        <w:rPr>
          <w:rFonts w:ascii="Times New Roman" w:hAnsi="Times New Roman" w:cs="Times New Roman"/>
          <w:b/>
          <w:bCs/>
          <w:i/>
          <w:iCs/>
          <w:sz w:val="24"/>
          <w:szCs w:val="24"/>
        </w:rPr>
      </w:pPr>
      <w:r w:rsidRPr="00F6179A">
        <w:rPr>
          <w:rFonts w:ascii="Times New Roman" w:hAnsi="Times New Roman" w:cs="Times New Roman"/>
          <w:b/>
          <w:bCs/>
          <w:i/>
          <w:iCs/>
          <w:sz w:val="24"/>
          <w:szCs w:val="24"/>
        </w:rPr>
        <w:t xml:space="preserve">Consequences </w:t>
      </w:r>
    </w:p>
    <w:p w14:paraId="6B732A64" w14:textId="456C3D6F" w:rsidR="00604893" w:rsidRPr="00F6179A" w:rsidRDefault="00DF1FCE" w:rsidP="001272D3">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The cumulative impact of cultural, economic, and clinical barriers manifests in profound mental health consequences for caregivers. Studies report that 91% of caregivers experience significant psychological distress, with rates of depression seven times higher among those caring for individuals with schizophrenia</w:t>
      </w:r>
      <w:r w:rsidR="00604893" w:rsidRPr="00F6179A">
        <w:rPr>
          <w:rFonts w:ascii="Times New Roman" w:hAnsi="Times New Roman" w:cs="Times New Roman"/>
          <w:sz w:val="24"/>
          <w:szCs w:val="24"/>
        </w:rPr>
        <w:t>.</w:t>
      </w:r>
      <w:r w:rsidR="00B9440A"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E2NOepZu","properties":{"formattedCitation":"\\super [35]\\nosupersub{}","plainCitation":"[35]","noteIndex":0},"citationItems":[{"id":1245,"uris":["http://zotero.org/users/12820399/items/QWFY63X9"],"itemData":{"id":1245,"type":"article-journal","container-title":"Pakistan journal of medical sciences","issue":"6","page":"1452","source":"Google Scholar","title":"Negative repercussions of caregiving burden: Poor psychological well-being and depression","title-short":"Negative repercussions of caregiving burden","volume":"34","author":[{"family":"Ehsan","given":"Neelam"},{"family":"Johar","given":"Nigar"},{"family":"Saleem","given":"Tamkeen"},{"family":"Khan","given":"Muhammad Alamgir"},{"family":"Ghauri","given":"Samia"}],"issued":{"date-parts":[["2018"]]}}}],"schema":"https://github.com/citation-style-language/schema/raw/master/csl-citation.json"} </w:instrText>
      </w:r>
      <w:r w:rsidR="00B9440A"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35]</w:t>
      </w:r>
      <w:r w:rsidR="00B9440A" w:rsidRPr="00F6179A">
        <w:rPr>
          <w:rFonts w:ascii="Times New Roman" w:hAnsi="Times New Roman" w:cs="Times New Roman"/>
          <w:sz w:val="24"/>
          <w:szCs w:val="24"/>
        </w:rPr>
        <w:fldChar w:fldCharType="end"/>
      </w:r>
      <w:r w:rsidR="00604893" w:rsidRPr="00F6179A">
        <w:rPr>
          <w:rFonts w:ascii="Times New Roman" w:hAnsi="Times New Roman" w:cs="Times New Roman"/>
          <w:sz w:val="24"/>
          <w:szCs w:val="24"/>
        </w:rPr>
        <w:t xml:space="preserve"> Besides the report of stigmatizing societal attitudes, caregivers who are witnessing a loved one’s suffering have also been noted to experience fears of inadequacy or guilt over perceived failures in care.</w:t>
      </w:r>
      <w:r w:rsidR="000547BF"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3d0kDl3X","properties":{"formattedCitation":"\\super [36\\uc0\\u8211{}38]\\nosupersub{}","plainCitation":"[36–38]","noteIndex":0},"citationItems":[{"id":1228,"uris":["http://zotero.org/users/12820399/items/RXKWPXBP"],"itemData":{"id":1228,"type":"article-journal","abstract":"AbstractAimTo create a comprehensive understanding and definition of guilt in caregivers of individuals with dementia. Through this concept analysis, we hope to empower nurses to more accurately identify guilt in caregivers and tailor interventions to specifically reduce these symptoms of guilt.BackgroundIndividuals with dementia are often cared for by relatives, friends and neighbours. Many caregivers express feelings of guilt, increasing the risk of depression and psychological burden. In turn, this impacts their availability to render care.DesignConcept analysis according to Walker and Avant (Strategies for theory construction in nursing. Boston, MA: Prentice Hall; 2011).MethodA literature search was completed utilising the following databases Cumulative Index to Nursing and Allied Health, PubMed, PsycINFO and Google Scholar for the years 2003–2017. Common definitions and lay usage were also considered.ResultsThe identified critical attributes of guilt experienced by caregivers to individuals with dementia include the following: (a) The expectation of a moral responsibility to care for the individual with dementia; (b) a negative, subjective appraisal of one’s own caregiving performance, including neglecting other roles and responsibilities and self‐neglect; and (c) a sense of transgression or violation of a moral standard as a caregiver to the individual with dementia. These defining attributes were then applied in three cases: model, borderline and contrary. Pertinent antecedents and consequences to the concept of guilt in caregivers to individuals with dementia were identified.DiscussionAs a result of the guilt, the caregiver may experience poor mental and physical health, symptoms of anxiety and depression, and a greater sense of caregiver burden.ConclusionA new, comprehensive conceptual definition of guilt in caregivers to individuals with dementia is described.Implications for practiceA conceptual definition of guilt in caregivers of individuals with dementia allows nurses to assess and identify caregivers at risk for, or currently experiencing, guilt and help direct caregivers to appropriate interventions and supportive services.","container-title":"International Journal of Older People Nursing","DOI":"10.1111/opn.12227","ISSN":"1748-3735, 1748-3743","issue":"2","journalAbbreviation":"Int J Older People Nursing","language":"en","license":"http://onlinelibrary.wiley.com/termsAndConditions#vor","note":"publisher: Wiley","source":"Crossref","title":"Guilt experienced by caregivers to individuals with dementia: A concept analysis","title-short":"Guilt experienced by caregivers to individuals with dementia","URL":"https://onlinelibrary.wiley.com/doi/10.1111/opn.12227","volume":"14","author":[{"family":"Prunty","given":"Maggie M."},{"family":"Foli","given":"Karen J."}],"accessed":{"date-parts":[["2025",5,1]]},"issued":{"date-parts":[["2019",6]]}}},{"id":1226,"uris":["http://zotero.org/users/12820399/items/7FAQGCGC"],"itemData":{"id":1226,"type":"article-journal","container-title":"Clinical Gerontologist","note":"publisher: Taylor &amp; Francis Group, LLC.","source":"Google Scholar","title":"“I feel guilty”. Exploring guilt-related dynamics in family caregivers of people with dementia","URL":"https://repositorio.uam.es/handle/10486/694839","author":[{"family":"Gallego-Alberto Martín","given":"Laura"},{"family":"Losada","given":"Andrés"},{"family":"Cabrera Lafuente","given":"Isabel"},{"family":"Romero-Moreno","given":"Rosa"},{"family":"Pérez-Miguel","given":"Ana"},{"family":"Pedroso Chaparro","given":"María del Sequeros"},{"family":"Márquez González","given":"María"}],"accessed":{"date-parts":[["2025",5,1]]},"issued":{"date-parts":[["2020"]]}}},{"id":1229,"uris":["http://zotero.org/users/12820399/items/9G9RF5EE"],"itemData":{"id":1229,"type":"article-journal","container-title":"Cardiometry","issue":"24","note":"publisher: Russian New University","page":"965–969","source":"Google Scholar","title":"Caregivers Burnout Syndrome: Support Yourself While Caring For A Loved One","title-short":"Caregivers Burnout Syndrome","author":[{"family":"Ajithakumari","given":"G."},{"family":"Hemavathy","given":"V."}],"issued":{"date-parts":[["2022"]]}}}],"schema":"https://github.com/citation-style-language/schema/raw/master/csl-citation.json"} </w:instrText>
      </w:r>
      <w:r w:rsidR="000547BF"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36–38]</w:t>
      </w:r>
      <w:r w:rsidR="000547BF" w:rsidRPr="00F6179A">
        <w:rPr>
          <w:rFonts w:ascii="Times New Roman" w:hAnsi="Times New Roman" w:cs="Times New Roman"/>
          <w:sz w:val="24"/>
          <w:szCs w:val="24"/>
        </w:rPr>
        <w:fldChar w:fldCharType="end"/>
      </w:r>
      <w:r w:rsidR="00604893" w:rsidRPr="00F6179A">
        <w:rPr>
          <w:rFonts w:ascii="Times New Roman" w:hAnsi="Times New Roman" w:cs="Times New Roman"/>
          <w:sz w:val="24"/>
          <w:szCs w:val="24"/>
        </w:rPr>
        <w:t xml:space="preserve"> In collectivist cultures, such as  Nigeria, familial duty may discourage seeking external support, exacerbating the burden of concealment and loneliness.</w:t>
      </w:r>
      <w:r w:rsidR="00181BF8"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7oK6jStY","properties":{"formattedCitation":"\\super [39\\uc0\\u8211{}45]\\nosupersub{}","plainCitation":"[39–45]","noteIndex":0},"citationItems":[{"id":1230,"uris":["http://zotero.org/users/12820399/items/TNX4SK6Z"],"itemData":{"id":1230,"type":"article-journal","container-title":"IFE PsychologIA: An International Journal","issue":"1","note":"publisher: IFE Centre for Psychological Studies (ICPS)","page":"213–226","source":"Google Scholar","title":"Subjective quality of life among caregivers of mentally ill persons in Southwestern Nigeria","volume":"15","author":[{"family":"Abikoye","given":"G. E."}],"issued":{"date-parts":[["2007"]]}}},{"id":1238,"uris":["http://zotero.org/users/12820399/items/JJLK3ZAT"],"itemData":{"id":1238,"type":"article-journal","container-title":"Social Psychiatry and Psychiatric Epidemiology","DOI":"10.1007/s00127-010-0293-0","ISSN":"0933-7954, 1433-9285","issue":"12","journalAbbreviation":"Soc Psychiatry Psychiatr Epidemiol","language":"en","license":"http://www.springer.com/tdm","note":"publisher: Springer Science and Business Media LLC","page":"1251-1256","source":"Crossref","title":"Psychopathology and subjective burden amongst primary caregivers of people with mental illness in South-Western Nigeria","volume":"46","author":[{"family":"Adewuya","given":"Abiodun O."},{"family":"Owoeye","given":"Olugbenga A."},{"family":"Erinfolami","given":"Adebayo R."}],"issued":{"date-parts":[["2011",12]]}}},{"id":1231,"uris":["http://zotero.org/users/12820399/items/YX7NWETH"],"itemData":{"id":1231,"type":"article-journal","container-title":"Sri Lanka Journal of Psychiatry","DOI":"10.4038/sljpsyc.v8i2.8155","ISSN":"2579-2008, 2012-6883","issue":"2","journalAbbreviation":"Sri Lanka J. Psyc.","note":"publisher: Sri Lanka Journals Online (JOL)","page":"14","source":"Crossref","title":"A comparative study of psychiatric morbidity and associated factors in carers of patients with schizophrenia and bipolar affective disorder in Nigeria","volume":"8","author":[{"family":"Osundina","given":"A. F."},{"family":"Akanni","given":"O. O."},{"family":"Ayilara","given":"O. O."},{"family":"Mapayi","given":"B. M."},{"family":"Aloba","given":"O. O."},{"family":"Otakpor","given":"A. N."}],"issued":{"date-parts":[["2017",12,19]]}}},{"id":1243,"uris":["http://zotero.org/users/12820399/items/PAK24WUG"],"itemData":{"id":1243,"type":"article-journal","container-title":"Plos one","issue":"5","note":"publisher: Public Library of Science San Francisco, CA USA","page":"e0250309","source":"Google Scholar","title":"Psychological distress and burden of care among family caregivers of patients with mental illness in a neuropsychiatric outpatient clinic in Nigeria","volume":"16","author":[{"family":"Udoh","given":"Ekerette Emmanuel"},{"family":"Omorere","given":"Deborah Eunice"},{"family":"Sunday","given":"Olarewaju"},{"family":"Osasu","given":"Olotu Sunday"},{"family":"Amoo","given":"Babatunde Abiodun"}],"issued":{"date-parts":[["2021"]]}}},{"id":1240,"uris":["http://zotero.org/users/12820399/items/GKFVZCQD"],"itemData":{"id":1240,"type":"article-journal","container-title":"African Health Sciences","issue":"2","page":"657–667","source":"Google Scholar","title":"Burden of caregiving among caregivers of patients with severe mental illnesses in Benin City, Nigeria","volume":"22","author":[{"family":"Ofovwe","given":"Caroline E."},{"family":"Osasona","given":"Samuel O."}],"issued":{"date-parts":[["2022"]]}}},{"id":1242,"uris":["http://zotero.org/users/12820399/items/UHXQCP7S"],"itemData":{"id":1242,"type":"article-journal","container-title":"Qualitative Research Journal","issue":"3","note":"publisher: Emerald Publishing Limited","page":"338–353","source":"Google Scholar","title":"Exploring perceived impact of caregiving and coping strategies adopted by family caregivers of people with schizophrenia: A qualitative study in Enugu, South East Nigeria","title-short":"Exploring perceived impact of caregiving and coping strategies adopted by family caregivers of people with schizophrenia","volume":"23","author":[{"family":"Mbadugha","given":"Chisom Joy"},{"family":"Ogbonnaya","given":"Ngozi Phoebe"},{"family":"Iheanacho","given":"Peace Njideka"},{"family":"Omotola","given":"Ngozi Joy"},{"family":"Ogbonna","given":"Pleasure Nwakaego"},{"family":"Anetekhai","given":"Chinenye Juliet"}],"issued":{"date-parts":[["2023"]]}}},{"id":1233,"uris":["http://zotero.org/users/12820399/items/NE6YZ4R2"],"itemData":{"id":1233,"type":"chapter","container-title":"Determinants of Loneliness","publisher":"IntechOpen","source":"Google Scholar","title":"Informal caregiving: The lonely road traveled by caregivers in Africa","title-short":"Informal caregiving","URL":"https://www.intechopen.com/chapters/1190332","author":[{"family":"Oyegbile","given":"Yemisi Okikiade"}],"accessed":{"date-parts":[["2025",5,1]]},"issued":{"date-parts":[["2024"]]}}}],"schema":"https://github.com/citation-style-language/schema/raw/master/csl-citation.json"} </w:instrText>
      </w:r>
      <w:r w:rsidR="00181BF8"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39–45]</w:t>
      </w:r>
      <w:r w:rsidR="00181BF8" w:rsidRPr="00F6179A">
        <w:rPr>
          <w:rFonts w:ascii="Times New Roman" w:hAnsi="Times New Roman" w:cs="Times New Roman"/>
          <w:sz w:val="24"/>
          <w:szCs w:val="24"/>
        </w:rPr>
        <w:fldChar w:fldCharType="end"/>
      </w:r>
    </w:p>
    <w:p w14:paraId="791D4675" w14:textId="5C87AEF7" w:rsidR="000973D5" w:rsidRPr="00F6179A" w:rsidRDefault="001E75F3" w:rsidP="001C5C05">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 xml:space="preserve">Family caregivers of individuals with mental illnesses endure significant mental health risks, ranging from acute stress to chronic depression and burnout. </w:t>
      </w:r>
      <w:r w:rsidR="001C5C05" w:rsidRPr="00F6179A">
        <w:rPr>
          <w:rFonts w:ascii="Times New Roman" w:hAnsi="Times New Roman" w:cs="Times New Roman"/>
          <w:sz w:val="24"/>
          <w:szCs w:val="24"/>
        </w:rPr>
        <w:t>The long-term mental health consequences for the caregivers are of profound consideration. Prolonged caregiving has been strongly associated with clinical depression and generalized anxiety.</w:t>
      </w:r>
      <w:r w:rsidR="009D4424"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o8XxXxJI","properties":{"formattedCitation":"\\super [46\\uc0\\u8211{}48]\\nosupersub{}","plainCitation":"[46–48]","noteIndex":0},"citationItems":[{"id":1273,"uris":["http://zotero.org/users/12820399/items/AI6WZF47"],"itemData":{"id":1273,"type":"article-journal","container-title":"J Behav Health","issue":"2","page":"122–7","source":"Google Scholar","title":"Prevalence and correlates of generalized anxiety disorder and depression among caregivers of children and adolescents with seizure disorders","volume":"3","author":[{"family":"Babalola","given":"Emmanuel Olatunde"},{"family":"Adebowale","given":"Timothy Olaolu"},{"family":"Onifade","given":"Peter"},{"family":"Adelufosi","given":"Adegoke Oloruntoba"}],"issued":{"date-parts":[["2014"]]}}},{"id":1275,"uris":["http://zotero.org/users/12820399/items/UDFCA2WK"],"itemData":{"id":1275,"type":"article-journal","container-title":"Journal of Clinical and Cultural Psychiatry","issue":"2","page":"21–24","source":"Google Scholar","title":"The correlation of caregiving burden with depression, anxiety, and stress among caregivers of people with schizophrenia","volume":"1","author":[{"family":"Suaryana","given":"I. Kadek"},{"family":"Lesmana","given":"Cokorda Bagus Jaya"},{"family":"Aryani","given":"Luh Nyoman Alit"}],"issued":{"date-parts":[["2020"]]}}},{"id":1271,"uris":["http://zotero.org/users/12820399/items/Y6RA47J9"],"itemData":{"id":1271,"type":"article-journal","container-title":"Journal of Professional &amp; Applied Psychology","issue":"2","page":"144–157","source":"Google Scholar","title":"Impact of Caregiving Burden on the Mental Health of Caregivers: A Study of Individuals Caring for Chronically Ill Patients","title-short":"Impact of Caregiving Burden on the Mental Health of Caregivers","volume":"5","author":[{"family":"Mazhar","given":"Musfirah"},{"family":"Mahmood","given":"Haziq"},{"family":"Speck","given":"Martina"}],"issued":{"date-parts":[["2024"]]}}}],"schema":"https://github.com/citation-style-language/schema/raw/master/csl-citation.json"} </w:instrText>
      </w:r>
      <w:r w:rsidR="009D4424"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46–48]</w:t>
      </w:r>
      <w:r w:rsidR="009D4424" w:rsidRPr="00F6179A">
        <w:rPr>
          <w:rFonts w:ascii="Times New Roman" w:hAnsi="Times New Roman" w:cs="Times New Roman"/>
          <w:sz w:val="24"/>
          <w:szCs w:val="24"/>
        </w:rPr>
        <w:fldChar w:fldCharType="end"/>
      </w:r>
      <w:r w:rsidR="001C5C05" w:rsidRPr="00F6179A">
        <w:rPr>
          <w:rFonts w:ascii="Times New Roman" w:hAnsi="Times New Roman" w:cs="Times New Roman"/>
          <w:sz w:val="24"/>
          <w:szCs w:val="24"/>
        </w:rPr>
        <w:t xml:space="preserve"> </w:t>
      </w:r>
      <w:r w:rsidR="00CF780B" w:rsidRPr="00F6179A">
        <w:rPr>
          <w:rFonts w:ascii="Times New Roman" w:hAnsi="Times New Roman" w:cs="Times New Roman"/>
          <w:sz w:val="24"/>
          <w:szCs w:val="24"/>
        </w:rPr>
        <w:t xml:space="preserve">This concerning association emphasises the necessity for specialised care and support for caregivers to prevent psychological illnesses, as they face a high risk due to caregiving burdens. </w:t>
      </w:r>
      <w:r w:rsidR="001C5C05" w:rsidRPr="00F6179A">
        <w:rPr>
          <w:rFonts w:ascii="Times New Roman" w:hAnsi="Times New Roman" w:cs="Times New Roman"/>
          <w:sz w:val="24"/>
          <w:szCs w:val="24"/>
        </w:rPr>
        <w:t xml:space="preserve">Chronic stress from sustained responsibility, over time, can lead to burnout—a state of emotional, physical, and mental exhaustion in the caregivers. </w:t>
      </w:r>
    </w:p>
    <w:p w14:paraId="0276BB05" w14:textId="02E72905" w:rsidR="00AE6B83" w:rsidRPr="00F6179A" w:rsidRDefault="00AE6B83" w:rsidP="001C5C05">
      <w:pPr>
        <w:spacing w:line="480" w:lineRule="auto"/>
        <w:jc w:val="both"/>
        <w:rPr>
          <w:rFonts w:ascii="Times New Roman" w:hAnsi="Times New Roman" w:cs="Times New Roman"/>
          <w:b/>
          <w:bCs/>
          <w:i/>
          <w:iCs/>
          <w:sz w:val="24"/>
          <w:szCs w:val="24"/>
        </w:rPr>
      </w:pPr>
      <w:r w:rsidRPr="00F6179A">
        <w:rPr>
          <w:rFonts w:ascii="Times New Roman" w:hAnsi="Times New Roman" w:cs="Times New Roman"/>
          <w:b/>
          <w:bCs/>
          <w:i/>
          <w:iCs/>
          <w:sz w:val="24"/>
          <w:szCs w:val="24"/>
        </w:rPr>
        <w:t>Interventions</w:t>
      </w:r>
    </w:p>
    <w:p w14:paraId="74B5DF90" w14:textId="58A3F150" w:rsidR="000A05F7" w:rsidRPr="00F6179A" w:rsidRDefault="000973D5" w:rsidP="00603C89">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lastRenderedPageBreak/>
        <w:t>Addressing these multifaceted challenges requires interventions that bridge cultural, economic, and clinical gaps. </w:t>
      </w:r>
      <w:r w:rsidR="00AE6B83" w:rsidRPr="00F6179A">
        <w:rPr>
          <w:rFonts w:ascii="Times New Roman" w:hAnsi="Times New Roman" w:cs="Times New Roman"/>
          <w:sz w:val="24"/>
          <w:szCs w:val="24"/>
        </w:rPr>
        <w:t>Psychoeducation equips caregivers with knowledge about mental illnesses, symptom management, and coping strategies. Nigerian stud</w:t>
      </w:r>
      <w:r w:rsidR="00E46BA6" w:rsidRPr="00F6179A">
        <w:rPr>
          <w:rFonts w:ascii="Times New Roman" w:hAnsi="Times New Roman" w:cs="Times New Roman"/>
          <w:sz w:val="24"/>
          <w:szCs w:val="24"/>
        </w:rPr>
        <w:t>ies</w:t>
      </w:r>
      <w:r w:rsidR="00AE6B83" w:rsidRPr="00F6179A">
        <w:rPr>
          <w:rFonts w:ascii="Times New Roman" w:hAnsi="Times New Roman" w:cs="Times New Roman"/>
          <w:sz w:val="24"/>
          <w:szCs w:val="24"/>
        </w:rPr>
        <w:t xml:space="preserve"> found that culturally tailored psychoeducation sessions that integrate local beliefs about mental illness significantly decreased emotional exhaustion among caregivers</w:t>
      </w:r>
      <w:r w:rsidR="00E46BA6" w:rsidRPr="00F6179A">
        <w:rPr>
          <w:rFonts w:ascii="Times New Roman" w:hAnsi="Times New Roman" w:cs="Times New Roman"/>
          <w:sz w:val="24"/>
          <w:szCs w:val="24"/>
        </w:rPr>
        <w:t>.</w:t>
      </w:r>
      <w:r w:rsidR="00E46BA6"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DvuOijhU","properties":{"formattedCitation":"\\super [49,50]\\nosupersub{}","plainCitation":"[49,50]","noteIndex":0},"citationItems":[{"id":1122,"uris":["http://zotero.org/users/12820399/items/2XHUG3UW"],"itemData":{"id":1122,"type":"article-journal","container-title":"British Journal of Psychiatry","DOI":"10.1192/bjp.bp.114.147561","issue":"4","page":"268–274","title":"Interventions to Improve the Experience of Caring for People with Severe Mental Illness: Systematic Review and Meta-Analysis","volume":"206","author":[{"family":"Yesufu-Udechuku","given":"A."},{"family":"Harrison","given":"B."},{"family":"Mayo-Wilson","given":"E."},{"family":"Young","given":"N."},{"family":"Woodhams","given":"P."},{"family":"Shiers","given":"D."},{"family":"Kuipers","given":"E."},{"family":"Kendall","given":"T."}],"issued":{"date-parts":[["2015"]]}}},{"id":1246,"uris":["http://zotero.org/users/12820399/items/IKDYJ3D8"],"itemData":{"id":1246,"type":"article-journal","container-title":"South African Journal of Psychiatry","source":"Google Scholar","title":"The effect of structured psychoeducation on caregiver burden in carers of patients with schizophrenia in Nigeria: A 12-week follow-up investigation","title-short":"The effect of structured psychoeducation on caregiver burden in carers of patients with schizophrenia in Nigeria","URL":"https://www.ajol.info/index.php/sajpsyc/article/view/241150","volume":"28","author":[{"family":"Iyidobi","given":"Theclar O."},{"family":"Onu","given":"Justus U."},{"family":"Iteke","given":"Obiora"},{"family":"Unaogu","given":"Ngozi N."},{"family":"Uwakwe","given":"Richard"}],"accessed":{"date-parts":[["2025",5,2]]},"issued":{"date-parts":[["2022"]]}}}],"schema":"https://github.com/citation-style-language/schema/raw/master/csl-citation.json"} </w:instrText>
      </w:r>
      <w:r w:rsidR="00E46BA6"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49,50]</w:t>
      </w:r>
      <w:r w:rsidR="00E46BA6" w:rsidRPr="00F6179A">
        <w:rPr>
          <w:rFonts w:ascii="Times New Roman" w:hAnsi="Times New Roman" w:cs="Times New Roman"/>
          <w:sz w:val="24"/>
          <w:szCs w:val="24"/>
        </w:rPr>
        <w:fldChar w:fldCharType="end"/>
      </w:r>
      <w:r w:rsidR="00AE6B83" w:rsidRPr="00F6179A">
        <w:rPr>
          <w:rFonts w:ascii="Times New Roman" w:hAnsi="Times New Roman" w:cs="Times New Roman"/>
          <w:sz w:val="24"/>
          <w:szCs w:val="24"/>
        </w:rPr>
        <w:t xml:space="preserve"> Respite care has also been found to provide temporary relief, allowing caregivers to rest and recover. More studies indicate that access to respite care may also reduce burnout and improve mental health outcomes in caregivers</w:t>
      </w:r>
      <w:r w:rsidR="00AD0C22" w:rsidRPr="00F6179A">
        <w:rPr>
          <w:rFonts w:ascii="Times New Roman" w:hAnsi="Times New Roman" w:cs="Times New Roman"/>
          <w:sz w:val="24"/>
          <w:szCs w:val="24"/>
        </w:rPr>
        <w:t>.</w:t>
      </w:r>
      <w:r w:rsidR="00AD0C22"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pBCZ8hBj","properties":{"formattedCitation":"\\super [51,52]\\nosupersub{}","plainCitation":"[51,52]","noteIndex":0},"citationItems":[{"id":1250,"uris":["http://zotero.org/users/12820399/items/37WJMVI7"],"itemData":{"id":1250,"type":"article-journal","container-title":"medRxiv","note":"publisher: Cold Spring Harbor Laboratory Press","page":"2024–09","source":"Google Scholar","title":"Effects of respite services on fluctuations in caregivers’ stress: A pilot study using a daily diary","title-short":"Effects of respite services on fluctuations in caregivers’ stress","author":[{"family":"Abe","given":"Koji"},{"family":"Kubota","given":"Wataru"}],"issued":{"date-parts":[["2024"]]}}},{"id":1252,"uris":["http://zotero.org/users/12820399/items/VLRX63VX"],"itemData":{"id":1252,"type":"article-journal","abstract":"Family members are the primary source of support for older adults with chronic illness and disability. Thousands of published empirical studies and dozens of reviews have documented the psychological and physical health effects of caregiving, identified caregivers at risk for adverse outcomes, and evaluated a wide range of intervention strategies to support caregivers. Caregiving as chronic stress exposure is the conceptual driver for much of this research. We review and synthesize the literature on the impact of caregiving and intervention strategies for supporting caregivers. The impact of caregiving is highly variable, driven largely by the intensity of care provided and the suffering of the care recipient. The intervention literature is littered with many failures and some successes. Successful interventions address both the pragmatics of care and the emotional toll of caregiving. We conclude with both research and policy recommendations that address a national agenda for caregiving.","container-title":"Annual Review of Psychology","DOI":"10.1146/annurev-psych-010419-050754","ISSN":"0066-4308, 1545-2085","issue":"1","journalAbbreviation":"Annu. Rev. Psychol.","language":"en","page":"635-659","source":"DOI.org (Crossref)","title":"Family Caregiving for Older Adults","volume":"71","author":[{"family":"Schulz","given":"Richard"},{"family":"Beach","given":"Scott R."},{"family":"Czaja","given":"Sara J."},{"family":"Martire","given":"Lynn M."},{"family":"Monin","given":"Joan K."}],"issued":{"date-parts":[["2020",1,4]]}}}],"schema":"https://github.com/citation-style-language/schema/raw/master/csl-citation.json"} </w:instrText>
      </w:r>
      <w:r w:rsidR="00AD0C22"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51,52]</w:t>
      </w:r>
      <w:r w:rsidR="00AD0C22" w:rsidRPr="00F6179A">
        <w:rPr>
          <w:rFonts w:ascii="Times New Roman" w:hAnsi="Times New Roman" w:cs="Times New Roman"/>
          <w:sz w:val="24"/>
          <w:szCs w:val="24"/>
        </w:rPr>
        <w:fldChar w:fldCharType="end"/>
      </w:r>
      <w:r w:rsidR="00AE6B83" w:rsidRPr="00F6179A">
        <w:rPr>
          <w:rFonts w:ascii="Times New Roman" w:hAnsi="Times New Roman" w:cs="Times New Roman"/>
          <w:sz w:val="24"/>
          <w:szCs w:val="24"/>
        </w:rPr>
        <w:t xml:space="preserve"> </w:t>
      </w:r>
      <w:r w:rsidR="000B118C" w:rsidRPr="00F6179A">
        <w:rPr>
          <w:rFonts w:ascii="Times New Roman" w:hAnsi="Times New Roman" w:cs="Times New Roman"/>
          <w:sz w:val="24"/>
          <w:szCs w:val="24"/>
          <w:lang w:val="en-US"/>
        </w:rPr>
        <w:t>However, this may be hindered by financial challenges, inadequate facilities, and a lack of mental health services providers</w:t>
      </w:r>
      <w:r w:rsidR="00D73A3B" w:rsidRPr="00F6179A">
        <w:rPr>
          <w:rFonts w:ascii="Times New Roman" w:hAnsi="Times New Roman" w:cs="Times New Roman"/>
          <w:sz w:val="24"/>
          <w:szCs w:val="24"/>
          <w:lang w:val="en-US"/>
        </w:rPr>
        <w:t>.</w:t>
      </w:r>
    </w:p>
    <w:p w14:paraId="07DE6607" w14:textId="2DE0A9BB" w:rsidR="00603C89" w:rsidRPr="00F6179A" w:rsidRDefault="00B2700B" w:rsidP="00603C89">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 xml:space="preserve">Peer-led support groups have also been shown to promote emotional validation and collaborative problem-solving. </w:t>
      </w:r>
      <w:r w:rsidR="00AE6B83" w:rsidRPr="00F6179A">
        <w:rPr>
          <w:rFonts w:ascii="Times New Roman" w:hAnsi="Times New Roman" w:cs="Times New Roman"/>
          <w:sz w:val="24"/>
          <w:szCs w:val="24"/>
        </w:rPr>
        <w:t>A meta-analysis found that caregivers in support groups experienced lower levels of anxiety and isolation.</w:t>
      </w:r>
      <w:r w:rsidR="000A05F7"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Umq0eNUy","properties":{"formattedCitation":"\\super [53]\\nosupersub{}","plainCitation":"[53]","noteIndex":0},"citationItems":[{"id":1254,"uris":["http://zotero.org/users/12820399/items/2JJNAADZ"],"itemData":{"id":1254,"type":"article-journal","abstract":"Abstract\n            \n              Objectives\n              Meta‐analysis studies of specific types of support groups are limited. We conducted a review and assessment of the effectiveness of support groups for caregivers of demented patients, and examined the impact of support group characteristics.\n            \n            \n              Methods\n              A search of multiple, electronic databases including the Cochrane Library, Medline, PUBMED, and others was conducted; studies published between 1998 and 2009 were collected. Thirty quantitative journal articles that were true and quasi‐experimental controlled trials on support groups for non‐professional caregivers, including mutual support, psychoeducational, and educational groups were analyzed. Outcome indicators were psychological well‐being, depression, burden, and social outcomes.\n            \n            \n              Results\n              \n                Support groups showed a significant positive effect on caregivers' psychological well‐being (Hedge's\n                g\n                 = −0.44, 95% CI = −0.73, −0.15), depression (Hedge's\n                g\n                 = −0.40, 95% CI = −0.72, −0.08), burden (Hedge's\n                g\n                 = −0.23, 95% CI = −0.33, −0.13), and social outcomes (Hedge's\n                g\n                 = 0.40, 95% CI = 0.09, 0.71). The use of theoretical models, and length and intensity of group sessions had a significant impact on the effect sizes for psychological well‐being and depression. Ratio of female participation (for psychological well‐being and depression) and average age (social outcomes) were significant predictor variables.\n              \n            \n            \n              Conclusions\n              Support groups benefit caregivers and findings of this meta‐analysis serve as immediate guidance for group facilitators. Future research should include additional outcome variables with our defined factors on effectiveness collected as demographic characteristic data for comparison. A more comprehensive understanding of the effectiveness of support groups is indicated to enhance outcomes for caregivers and patients. Copyright © 2011 John Wiley &amp; Sons, Ltd.","container-title":"International Journal of Geriatric Psychiatry","DOI":"10.1002/gps.2660","ISSN":"0885-6230, 1099-1166","issue":"10","journalAbbreviation":"Int J Geriat Psychiatry","language":"en","license":"http://onlinelibrary.wiley.com/termsAndConditions#vor","page":"1089-1098","source":"DOI.org (Crossref)","title":"Caregiver support groups in patients with dementia: a meta‐analysis","title-short":"Caregiver support groups in patients with dementia","volume":"26","author":[{"family":"Chien","given":"Ling‐Yu"},{"family":"Chu","given":"Hsin"},{"family":"Guo","given":"Jong‐Long"},{"family":"Liao","given":"Yuan‐Mei"},{"family":"Chang","given":"Lu‐I"},{"family":"Chen","given":"Chiung‐Hua"},{"family":"Chou","given":"Kuei‐Ru"}],"issued":{"date-parts":[["2011",10]]}}}],"schema":"https://github.com/citation-style-language/schema/raw/master/csl-citation.json"} </w:instrText>
      </w:r>
      <w:r w:rsidR="000A05F7"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53]</w:t>
      </w:r>
      <w:r w:rsidR="000A05F7" w:rsidRPr="00F6179A">
        <w:rPr>
          <w:rFonts w:ascii="Times New Roman" w:hAnsi="Times New Roman" w:cs="Times New Roman"/>
          <w:sz w:val="24"/>
          <w:szCs w:val="24"/>
        </w:rPr>
        <w:fldChar w:fldCharType="end"/>
      </w:r>
      <w:r w:rsidR="00AE6B83" w:rsidRPr="00F6179A">
        <w:rPr>
          <w:rFonts w:ascii="Times New Roman" w:hAnsi="Times New Roman" w:cs="Times New Roman"/>
          <w:sz w:val="24"/>
          <w:szCs w:val="24"/>
        </w:rPr>
        <w:t xml:space="preserve"> A</w:t>
      </w:r>
      <w:r w:rsidR="00274716" w:rsidRPr="00F6179A">
        <w:rPr>
          <w:rFonts w:ascii="Times New Roman" w:hAnsi="Times New Roman" w:cs="Times New Roman"/>
          <w:sz w:val="24"/>
          <w:szCs w:val="24"/>
        </w:rPr>
        <w:t>nother</w:t>
      </w:r>
      <w:r w:rsidR="00AE6B83" w:rsidRPr="00F6179A">
        <w:rPr>
          <w:rFonts w:ascii="Times New Roman" w:hAnsi="Times New Roman" w:cs="Times New Roman"/>
          <w:sz w:val="24"/>
          <w:szCs w:val="24"/>
        </w:rPr>
        <w:t xml:space="preserve"> South African community-based support effort reduced stigma and empowered caregivers through collective advocacy.</w:t>
      </w:r>
      <w:r w:rsidR="00274716"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4JRib6sj","properties":{"formattedCitation":"\\super [54]\\nosupersub{}","plainCitation":"[54]","noteIndex":0},"citationItems":[{"id":1256,"uris":["http://zotero.org/users/12820399/items/4D4G6J4G"],"itemData":{"id":1256,"type":"article-journal","container-title":"South African Journal of Psychiatry","DOI":"10.4102/sajpsychiatry.v28i0.1824","ISSN":"2078-6786, 1608-9685","journalAbbreviation":"South African Journal of Psychiatry","language":"en","license":"https://creativecommons.org/licenses/by/4.0","source":"DOI.org (Crossref)","title":"Feasibility and acceptability of a mental health stigma intervention for low-income South African caregivers: A qualitative investigation","title-short":"Feasibility and acceptability of a mental health stigma intervention for low-income South African caregivers","URL":"http://www.sajpsychiatry.org/index.php/sajp/article/view/1824","volume":"28","author":[{"family":"Monnapula-Mazabane","given":"Portia"},{"family":"Petersen","given":"Inge"}],"accessed":{"date-parts":[["2025",5,2]]},"issued":{"date-parts":[["2022",3,29]]}}}],"schema":"https://github.com/citation-style-language/schema/raw/master/csl-citation.json"} </w:instrText>
      </w:r>
      <w:r w:rsidR="00274716"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54]</w:t>
      </w:r>
      <w:r w:rsidR="00274716" w:rsidRPr="00F6179A">
        <w:rPr>
          <w:rFonts w:ascii="Times New Roman" w:hAnsi="Times New Roman" w:cs="Times New Roman"/>
          <w:sz w:val="24"/>
          <w:szCs w:val="24"/>
        </w:rPr>
        <w:fldChar w:fldCharType="end"/>
      </w:r>
      <w:r w:rsidR="00FD5885" w:rsidRPr="00F6179A">
        <w:rPr>
          <w:rFonts w:ascii="Times New Roman" w:hAnsi="Times New Roman" w:cs="Times New Roman"/>
          <w:sz w:val="24"/>
          <w:szCs w:val="24"/>
        </w:rPr>
        <w:t xml:space="preserve"> Similarly, intervening in the maladaptive thought patterns and stress management through </w:t>
      </w:r>
      <w:r w:rsidR="0030040C" w:rsidRPr="00F6179A">
        <w:rPr>
          <w:rFonts w:ascii="Times New Roman" w:hAnsi="Times New Roman" w:cs="Times New Roman"/>
          <w:sz w:val="24"/>
          <w:szCs w:val="24"/>
        </w:rPr>
        <w:t xml:space="preserve">the </w:t>
      </w:r>
      <w:r w:rsidR="00FD5885" w:rsidRPr="00F6179A">
        <w:rPr>
          <w:rFonts w:ascii="Times New Roman" w:hAnsi="Times New Roman" w:cs="Times New Roman"/>
          <w:sz w:val="24"/>
          <w:szCs w:val="24"/>
        </w:rPr>
        <w:t>use of Cognitive-Behavioural Therapy (CBT) for caregivers was reported, in a randomized trial in the U.S., to have reduced anxiety and depression in caregivers of individuals with schizophrenia</w:t>
      </w:r>
      <w:r w:rsidR="00603C89" w:rsidRPr="00F6179A">
        <w:rPr>
          <w:rFonts w:ascii="Times New Roman" w:hAnsi="Times New Roman" w:cs="Times New Roman"/>
          <w:sz w:val="24"/>
          <w:szCs w:val="24"/>
        </w:rPr>
        <w:t xml:space="preserve"> by 40%.</w:t>
      </w:r>
      <w:r w:rsidR="00603C89"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XQMK5L7N","properties":{"formattedCitation":"\\super [55]\\nosupersub{}","plainCitation":"[55]","noteIndex":0},"citationItems":[{"id":1258,"uris":["http://zotero.org/users/12820399/items/Q3NWIYBY"],"itemData":{"id":1258,"type":"article-journal","container-title":"Clinical Gerontologist","DOI":"10.1080/07317115.2012.678190","ISSN":"0731-7115, 1545-2301","issue":"4","journalAbbreviation":"Clinical Gerontologist","language":"en","page":"316-355","source":"DOI.org (Crossref)","title":"International Perspectives on Nonpharmacological Best Practices for Dementia Family Caregivers: A Review","title-short":"International Perspectives on Nonpharmacological Best Practices for Dementia Family Caregivers","volume":"35","author":[{"family":"Gallagher-Thompson","given":"Dolores"},{"family":"Tzuang","given":"Yuan Marian"},{"family":"Au","given":"Alma"},{"family":"Brodaty","given":"Henry"},{"family":"Charlesworth","given":"Georgina"},{"family":"Gupta","given":"Rashmi"},{"family":"Lee","given":"Sang E."},{"family":"Losada","given":"Andrés"},{"family":"Shyu","given":"Yea-Ing"}],"issued":{"date-parts":[["2012",7]]}}}],"schema":"https://github.com/citation-style-language/schema/raw/master/csl-citation.json"} </w:instrText>
      </w:r>
      <w:r w:rsidR="00603C89"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55]</w:t>
      </w:r>
      <w:r w:rsidR="00603C89" w:rsidRPr="00F6179A">
        <w:rPr>
          <w:rFonts w:ascii="Times New Roman" w:hAnsi="Times New Roman" w:cs="Times New Roman"/>
          <w:sz w:val="24"/>
          <w:szCs w:val="24"/>
        </w:rPr>
        <w:fldChar w:fldCharType="end"/>
      </w:r>
    </w:p>
    <w:p w14:paraId="3D5EFE8A" w14:textId="35E3C1FA" w:rsidR="00587E48" w:rsidRPr="00F6179A" w:rsidRDefault="00603C89" w:rsidP="00603C89">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 xml:space="preserve"> </w:t>
      </w:r>
      <w:r w:rsidR="00587E48" w:rsidRPr="00F6179A">
        <w:rPr>
          <w:rFonts w:ascii="Times New Roman" w:hAnsi="Times New Roman" w:cs="Times New Roman"/>
          <w:sz w:val="24"/>
          <w:szCs w:val="24"/>
        </w:rPr>
        <w:t>The engagement of task-shifting and trained Community Health Workers (CHWs), in low-resource settings, training CHWs to deliver basic mental health support</w:t>
      </w:r>
      <w:r w:rsidR="0030040C" w:rsidRPr="00F6179A">
        <w:rPr>
          <w:rFonts w:ascii="Times New Roman" w:hAnsi="Times New Roman" w:cs="Times New Roman"/>
          <w:sz w:val="24"/>
          <w:szCs w:val="24"/>
        </w:rPr>
        <w:t>,</w:t>
      </w:r>
      <w:r w:rsidR="00587E48" w:rsidRPr="00F6179A">
        <w:rPr>
          <w:rFonts w:ascii="Times New Roman" w:hAnsi="Times New Roman" w:cs="Times New Roman"/>
          <w:sz w:val="24"/>
          <w:szCs w:val="24"/>
        </w:rPr>
        <w:t xml:space="preserve"> alleviates </w:t>
      </w:r>
      <w:r w:rsidR="0030040C" w:rsidRPr="00F6179A">
        <w:rPr>
          <w:rFonts w:ascii="Times New Roman" w:hAnsi="Times New Roman" w:cs="Times New Roman"/>
          <w:sz w:val="24"/>
          <w:szCs w:val="24"/>
        </w:rPr>
        <w:t>caregivers’</w:t>
      </w:r>
      <w:r w:rsidR="00587E48" w:rsidRPr="00F6179A">
        <w:rPr>
          <w:rFonts w:ascii="Times New Roman" w:hAnsi="Times New Roman" w:cs="Times New Roman"/>
          <w:sz w:val="24"/>
          <w:szCs w:val="24"/>
        </w:rPr>
        <w:t xml:space="preserve"> distress by 50%   as found in Zimbabwe’s Friendship Bench project.</w:t>
      </w:r>
      <w:r w:rsidR="0011638E"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jKZ2nEQt","properties":{"formattedCitation":"\\super [56]\\nosupersub{}","plainCitation":"[56]","noteIndex":0},"citationItems":[{"id":1259,"uris":["http://zotero.org/users/12820399/items/58VEDN3C"],"itemData":{"id":1259,"type":"article-journal","container-title":"International Journal of Mental Health Systems","DOI":"10.1186/s13033-016-0050-1","ISSN":"1752-4458","issue":"1","journalAbbreviation":"Int J Ment Health Syst","language":"en","page":"16","source":"DOI.org (Crossref)","title":"Using a theory driven approach to develop and evaluate a complex mental health intervention: the friendship bench project in Zimbabwe","title-short":"Using a theory driven approach to develop and evaluate a complex mental health intervention","volume":"10","author":[{"family":"Chibanda","given":"Dixon"},{"family":"Verhey","given":"Ruth"},{"family":"Munetsi","given":"Epiphany"},{"family":"Cowan","given":"Frances M."},{"family":"Lund","given":"Crick"}],"issued":{"date-parts":[["2016",12]]}}}],"schema":"https://github.com/citation-style-language/schema/raw/master/csl-citation.json"} </w:instrText>
      </w:r>
      <w:r w:rsidR="0011638E"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56]</w:t>
      </w:r>
      <w:r w:rsidR="0011638E" w:rsidRPr="00F6179A">
        <w:rPr>
          <w:rFonts w:ascii="Times New Roman" w:hAnsi="Times New Roman" w:cs="Times New Roman"/>
          <w:sz w:val="24"/>
          <w:szCs w:val="24"/>
        </w:rPr>
        <w:fldChar w:fldCharType="end"/>
      </w:r>
    </w:p>
    <w:p w14:paraId="0057B673" w14:textId="26B6BDE6" w:rsidR="00587E48" w:rsidRPr="00F6179A" w:rsidRDefault="00587E48" w:rsidP="00603C89">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 xml:space="preserve">Financial and policy interventions through economic support, such as caregiver allowances or subsidized healthcare, </w:t>
      </w:r>
      <w:r w:rsidR="0030040C" w:rsidRPr="00F6179A">
        <w:rPr>
          <w:rFonts w:ascii="Times New Roman" w:hAnsi="Times New Roman" w:cs="Times New Roman"/>
          <w:sz w:val="24"/>
          <w:szCs w:val="24"/>
        </w:rPr>
        <w:t>mitigate</w:t>
      </w:r>
      <w:r w:rsidRPr="00F6179A">
        <w:rPr>
          <w:rFonts w:ascii="Times New Roman" w:hAnsi="Times New Roman" w:cs="Times New Roman"/>
          <w:sz w:val="24"/>
          <w:szCs w:val="24"/>
        </w:rPr>
        <w:t xml:space="preserve"> financial strain. The cash transfer program, </w:t>
      </w:r>
      <w:r w:rsidRPr="00F6179A">
        <w:rPr>
          <w:rFonts w:ascii="Times New Roman" w:hAnsi="Times New Roman" w:cs="Times New Roman"/>
          <w:i/>
          <w:iCs/>
          <w:sz w:val="24"/>
          <w:szCs w:val="24"/>
        </w:rPr>
        <w:t>Inua Jamii</w:t>
      </w:r>
      <w:r w:rsidRPr="00F6179A">
        <w:rPr>
          <w:rFonts w:ascii="Times New Roman" w:hAnsi="Times New Roman" w:cs="Times New Roman"/>
          <w:sz w:val="24"/>
          <w:szCs w:val="24"/>
        </w:rPr>
        <w:t>, in Kenya improved mental health outcomes for caregivers in low-income households.</w:t>
      </w:r>
      <w:r w:rsidR="00F65B9D"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6ETNHJYv","properties":{"formattedCitation":"\\super [57]\\nosupersub{}","plainCitation":"[57]","noteIndex":0},"citationItems":[{"id":1263,"uris":["http://zotero.org/users/12820399/items/W8LZD7UP"],"itemData":{"id":1263,"type":"article-journal","container-title":"International Journal of Indian Psychȯlogy","issue":"3","source":"Google Scholar","title":"Psychological implication of enrollment of the elderly into old persons’ cash transfer in Makueni county","URL":"https://www.academia.edu/download/64146983/18.01.032.20200803.pdf","volume":"8","author":[{"family":"Munywoki","given":"Vincent M."},{"family":"Okpalaenwe","given":"Sr Dr Elizabeth Ngozi"},{"family":"Ndolo","given":"Urbanus"}],"accessed":{"date-parts":[["2025",5,3]]},"issued":{"date-parts":[["2020"]]}}}],"schema":"https://github.com/citation-style-language/schema/raw/master/csl-citation.json"} </w:instrText>
      </w:r>
      <w:r w:rsidR="00F65B9D"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57]</w:t>
      </w:r>
      <w:r w:rsidR="00F65B9D" w:rsidRPr="00F6179A">
        <w:rPr>
          <w:rFonts w:ascii="Times New Roman" w:hAnsi="Times New Roman" w:cs="Times New Roman"/>
          <w:sz w:val="24"/>
          <w:szCs w:val="24"/>
        </w:rPr>
        <w:fldChar w:fldCharType="end"/>
      </w:r>
      <w:r w:rsidRPr="00F6179A">
        <w:rPr>
          <w:rFonts w:ascii="Times New Roman" w:hAnsi="Times New Roman" w:cs="Times New Roman"/>
          <w:sz w:val="24"/>
          <w:szCs w:val="24"/>
        </w:rPr>
        <w:t xml:space="preserve"> </w:t>
      </w:r>
      <w:r w:rsidRPr="00F6179A">
        <w:rPr>
          <w:rFonts w:ascii="Times New Roman" w:hAnsi="Times New Roman" w:cs="Times New Roman"/>
          <w:sz w:val="24"/>
          <w:szCs w:val="24"/>
        </w:rPr>
        <w:lastRenderedPageBreak/>
        <w:t>Likewise, policy frameworks, like South Africa’s Mental Health Care Act (2002) and Nigeria’s Mental Health Act (2023), mandate caregiver support, though implementations remain uneven.</w:t>
      </w:r>
    </w:p>
    <w:p w14:paraId="6FC0BD82" w14:textId="5EA9351C" w:rsidR="00B5778A" w:rsidRPr="00F6179A" w:rsidRDefault="0030040C" w:rsidP="00603C89">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Despite</w:t>
      </w:r>
      <w:r w:rsidR="00587E48" w:rsidRPr="00F6179A">
        <w:rPr>
          <w:rFonts w:ascii="Times New Roman" w:hAnsi="Times New Roman" w:cs="Times New Roman"/>
          <w:sz w:val="24"/>
          <w:szCs w:val="24"/>
        </w:rPr>
        <w:t xml:space="preserve"> some of the </w:t>
      </w:r>
      <w:r w:rsidR="00277DED" w:rsidRPr="00F6179A">
        <w:rPr>
          <w:rFonts w:ascii="Times New Roman" w:hAnsi="Times New Roman" w:cs="Times New Roman"/>
          <w:sz w:val="24"/>
          <w:szCs w:val="24"/>
        </w:rPr>
        <w:t>interventions mentioned above</w:t>
      </w:r>
      <w:r w:rsidR="00587E48" w:rsidRPr="00F6179A">
        <w:rPr>
          <w:rFonts w:ascii="Times New Roman" w:hAnsi="Times New Roman" w:cs="Times New Roman"/>
          <w:sz w:val="24"/>
          <w:szCs w:val="24"/>
        </w:rPr>
        <w:t xml:space="preserve">, </w:t>
      </w:r>
      <w:r w:rsidRPr="00F6179A">
        <w:rPr>
          <w:rFonts w:ascii="Times New Roman" w:hAnsi="Times New Roman" w:cs="Times New Roman"/>
          <w:sz w:val="24"/>
          <w:szCs w:val="24"/>
        </w:rPr>
        <w:t>implementation challenges</w:t>
      </w:r>
      <w:r w:rsidR="00AE0AB2" w:rsidRPr="00F6179A">
        <w:rPr>
          <w:rFonts w:ascii="Times New Roman" w:hAnsi="Times New Roman" w:cs="Times New Roman"/>
          <w:sz w:val="24"/>
          <w:szCs w:val="24"/>
        </w:rPr>
        <w:t xml:space="preserve"> were identified</w:t>
      </w:r>
      <w:r w:rsidR="00F65B9D" w:rsidRPr="00F6179A">
        <w:rPr>
          <w:rFonts w:ascii="Times New Roman" w:hAnsi="Times New Roman" w:cs="Times New Roman"/>
          <w:sz w:val="24"/>
          <w:szCs w:val="24"/>
        </w:rPr>
        <w:t>, including</w:t>
      </w:r>
      <w:r w:rsidR="00AE0AB2" w:rsidRPr="00F6179A">
        <w:rPr>
          <w:rFonts w:ascii="Times New Roman" w:hAnsi="Times New Roman" w:cs="Times New Roman"/>
          <w:sz w:val="24"/>
          <w:szCs w:val="24"/>
        </w:rPr>
        <w:t xml:space="preserve"> stigma. In many African</w:t>
      </w:r>
      <w:r w:rsidR="00E135CF" w:rsidRPr="00F6179A">
        <w:rPr>
          <w:rFonts w:ascii="Times New Roman" w:hAnsi="Times New Roman" w:cs="Times New Roman"/>
          <w:sz w:val="24"/>
          <w:szCs w:val="24"/>
        </w:rPr>
        <w:t xml:space="preserve"> </w:t>
      </w:r>
      <w:r w:rsidR="00AE0AB2" w:rsidRPr="00F6179A">
        <w:rPr>
          <w:rFonts w:ascii="Times New Roman" w:hAnsi="Times New Roman" w:cs="Times New Roman"/>
          <w:sz w:val="24"/>
          <w:szCs w:val="24"/>
        </w:rPr>
        <w:t>communities</w:t>
      </w:r>
      <w:r w:rsidRPr="00F6179A">
        <w:rPr>
          <w:rFonts w:ascii="Times New Roman" w:hAnsi="Times New Roman" w:cs="Times New Roman"/>
          <w:sz w:val="24"/>
          <w:szCs w:val="24"/>
        </w:rPr>
        <w:t>,</w:t>
      </w:r>
      <w:r w:rsidR="00AE0AB2" w:rsidRPr="00F6179A">
        <w:rPr>
          <w:rFonts w:ascii="Times New Roman" w:hAnsi="Times New Roman" w:cs="Times New Roman"/>
          <w:sz w:val="24"/>
          <w:szCs w:val="24"/>
        </w:rPr>
        <w:t xml:space="preserve"> cultural stigma hinders help-seeking behaviours. This would require </w:t>
      </w:r>
      <w:r w:rsidRPr="00F6179A">
        <w:rPr>
          <w:rFonts w:ascii="Times New Roman" w:hAnsi="Times New Roman" w:cs="Times New Roman"/>
          <w:sz w:val="24"/>
          <w:szCs w:val="24"/>
        </w:rPr>
        <w:t>engaging</w:t>
      </w:r>
      <w:r w:rsidR="00AE0AB2" w:rsidRPr="00F6179A">
        <w:rPr>
          <w:rFonts w:ascii="Times New Roman" w:hAnsi="Times New Roman" w:cs="Times New Roman"/>
          <w:sz w:val="24"/>
          <w:szCs w:val="24"/>
        </w:rPr>
        <w:t xml:space="preserve"> local leaders to normalize mental health discourse.</w:t>
      </w:r>
      <w:r w:rsidR="0074117C" w:rsidRPr="00F6179A">
        <w:rPr>
          <w:rFonts w:ascii="Times New Roman" w:hAnsi="Times New Roman" w:cs="Times New Roman"/>
          <w:sz w:val="24"/>
          <w:szCs w:val="24"/>
        </w:rPr>
        <w:fldChar w:fldCharType="begin"/>
      </w:r>
      <w:r w:rsidR="009D4424" w:rsidRPr="00F6179A">
        <w:rPr>
          <w:rFonts w:ascii="Times New Roman" w:hAnsi="Times New Roman" w:cs="Times New Roman"/>
          <w:sz w:val="24"/>
          <w:szCs w:val="24"/>
        </w:rPr>
        <w:instrText xml:space="preserve"> ADDIN ZOTERO_ITEM CSL_CITATION {"citationID":"NVSZoSI8","properties":{"formattedCitation":"\\super [58\\uc0\\u8211{}61]\\nosupersub{}","plainCitation":"[58–61]","noteIndex":0},"citationItems":[{"id":1268,"uris":["http://zotero.org/users/12820399/items/EI8C69UJ"],"itemData":{"id":1268,"type":"article-journal","abstract":"Abstract\n            Stigma of mental illness and substance misuse can deter help seeking, especially in immigrants who are often reluctant to seek help early for these issues. The aim of the present study was to explore the stigma experience surrounding mental illness and substance misuse, and its implications for improving help seeking, for youths and parents from sub‐Saharan African immigrant communities. A qualitative, descriptive design was used. Individual interviews were undertaken with 28 youths, and focus group discussions were held with 41 parents and community leaders in Melbourne, Australia. The findings indicated that public stigma and self‐stigma were common and deterred participants’ help seeking within sub‐Saharan African communities. There was concern about the consequences of disclosure. Personal shame, fear of community rejection, and being labelled a ‘lunatic’ deterred help seeking. Programmes are needed to address stigma, promote help seeking, and increase mental health knowledge. Mental health nurses and other clinicians in the mental health and alcohol and other drug fields can make an important contribution. Steps are needed to employ more sub‐Saharan African immigrant clinicians to help increase help seeking from their communities.","container-title":"International Journal of Mental Health Nursing","DOI":"10.1111/inm.12401","ISSN":"1445-8330, 1447-0349","issue":"3","journalAbbreviation":"Int J Mental Health Nurs","language":"en","page":"956-965","source":"DOI.org (Crossref)","title":"Stigma of mental illness and substance misuse in sub‐Saharan African migrants: A qualitative study","title-short":"Stigma of mental illness and substance misuse in sub‐Saharan African migrants","volume":"27","author":[{"family":"McCann","given":"Terence V."},{"family":"Renzaho","given":"Andre"},{"family":"Mugavin","given":"Janette"},{"family":"Lubman","given":"Dan I."}],"issued":{"date-parts":[["2018",6]]}}},{"id":1265,"uris":["http://zotero.org/users/12820399/items/CG9X2DVD"],"itemData":{"id":1265,"type":"paper-conference","container-title":"Extended Abstracts of the 2020 CHI Conference on Human Factors in Computing Systems","DOI":"10.1145/3334480.3383023","event-place":"Honolulu HI USA","event-title":"CHI '20: CHI Conference on Human Factors in Computing Systems","ISBN":"978-1-4503-6819-3","language":"en","page":"1-7","publisher":"ACM","publisher-place":"Honolulu HI USA","source":"DOI.org (Crossref)","title":"Public Perception of Mental Illness: Opportunity for Community-based Collaborative Intervention","title-short":"Public Perception of Mental Illness","URL":"https://dl.acm.org/doi/10.1145/3334480.3383023","author":[{"family":"Nkwo","given":"Makuochi"},{"family":"Suruliraj","given":"Banuchitra"},{"family":"Orji","given":"Rita"}],"accessed":{"date-parts":[["2025",5,5]]},"issued":{"date-parts":[["2020",4,25]]}}},{"id":1266,"uris":["http://zotero.org/users/12820399/items/XRHXHQVS"],"itemData":{"id":1266,"type":"article-journal","abstract":"Objectives\n              The purpose of this study was to gain an in-depth understanding of perceptions of mental illnesses (especially psychosis), help-seeking, barriers to help-seeking, and opportunities to facilitate help-seeking in the African Nova Scotian Community.\n            \n            \n              Methods\n              A qualitative interpretive narrative approach, using the focus group method, was employed to engage African Nova Scotians in discussions on their perceptions and beliefs about mental illnesses and help-seeking in their communities. Youth in Early Intervention services, their caregivers, youth in the community, their caregivers, community leaders, and health service providers, were recruited from four locations in the Halifax Regional Municipality. A total of 75 individuals (37 female, 38 male) participated in the study. Narrative emplotment was used to analyse data from focus groups.\n            \n            \n              Results\n              Findings from focus groups were categorized based on four areas of discussion: (a) perceptions about psychosis and other mental illnesses among youth, caregivers, service providers and community leaders (b) beliefs about help-seeking among youth, caregivers, services providers and community leaders; (c) barriers and facilitators to seeking help for mental illnesses; and (d) the content and format of educational resources to educate and support youth, families and communities.\n            \n            \n              Conclusions\n              Stigma surrounding mental illnesses in the community, lack of knowledge of illness and available services, concerns regarding negative involvement with police, or dismissal of difficulties by health care providers represent significant barriers to help-seeking in this community. Additionally, barriers include a lack of trust in health care services and a dearth of African Nova Scotian service providers. Bolstering capacity of community organizations to support and educate individuals around illness as well as fostering collaboration between health services and community organizations could reduce barriers to care. Future research should focus on examining ways to engage African Nova Scotians in collaboration with existing community organizations.","container-title":"The Canadian Journal of Psychiatry","DOI":"10.1177/07067437221125305","ISSN":"0706-7437, 1497-0015","issue":"3","journalAbbreviation":"Can J Psychiatry","language":"en","page":"200-207","source":"DOI.org (Crossref)","title":"Addressing Stigma and Promoting Help-Seeking Among African Nova Scotian Youth Experiencing Psychosis and Other Mental Health Problems","volume":"68","author":[{"family":"Waldron","given":"Ingrid"},{"family":"Senger","given":"Brannon"},{"family":"Cookey","given":"Jacob"},{"family":"Crown","given":"Margie"},{"family":"Tibbo","given":"Phil"}],"issued":{"date-parts":[["2023",3]]}}},{"id":1270,"uris":["http://zotero.org/users/12820399/items/GV49QF2C"],"itemData":{"id":1270,"type":"article-journal","container-title":"Journal of Mental Health","DOI":"10.1080/09638237.2024.2426982","ISSN":"0963-8237, 1360-0567","journalAbbreviation":"Journal of Mental Health","language":"en","page":"1-18","source":"DOI.org (Crossref)","title":"Stigmatisation of mental illness in Africa: a systematic review of qualitative and mixed studies","title-short":"Stigmatisation of mental illness in Africa","author":[{"family":"Faleti","given":"Daniel D."},{"family":"Akinlotan","given":"Oladapo"}],"issued":{"date-parts":[["2024",11,22]]}}}],"schema":"https://github.com/citation-style-language/schema/raw/master/csl-citation.json"} </w:instrText>
      </w:r>
      <w:r w:rsidR="0074117C" w:rsidRPr="00F6179A">
        <w:rPr>
          <w:rFonts w:ascii="Times New Roman" w:hAnsi="Times New Roman" w:cs="Times New Roman"/>
          <w:sz w:val="24"/>
          <w:szCs w:val="24"/>
        </w:rPr>
        <w:fldChar w:fldCharType="separate"/>
      </w:r>
      <w:r w:rsidR="009D4424" w:rsidRPr="00F6179A">
        <w:rPr>
          <w:rFonts w:ascii="Times New Roman" w:hAnsi="Times New Roman" w:cs="Times New Roman"/>
          <w:kern w:val="0"/>
          <w:sz w:val="24"/>
          <w:szCs w:val="24"/>
          <w:vertAlign w:val="superscript"/>
        </w:rPr>
        <w:t>[58–61]</w:t>
      </w:r>
      <w:r w:rsidR="0074117C" w:rsidRPr="00F6179A">
        <w:rPr>
          <w:rFonts w:ascii="Times New Roman" w:hAnsi="Times New Roman" w:cs="Times New Roman"/>
          <w:sz w:val="24"/>
          <w:szCs w:val="24"/>
        </w:rPr>
        <w:fldChar w:fldCharType="end"/>
      </w:r>
      <w:r w:rsidR="00B5778A" w:rsidRPr="00F6179A">
        <w:rPr>
          <w:rFonts w:ascii="Times New Roman" w:hAnsi="Times New Roman" w:cs="Times New Roman"/>
          <w:sz w:val="24"/>
          <w:szCs w:val="24"/>
        </w:rPr>
        <w:t xml:space="preserve"> Resource limitations, as reported by </w:t>
      </w:r>
      <w:r w:rsidRPr="00F6179A">
        <w:rPr>
          <w:rFonts w:ascii="Times New Roman" w:hAnsi="Times New Roman" w:cs="Times New Roman"/>
          <w:sz w:val="24"/>
          <w:szCs w:val="24"/>
        </w:rPr>
        <w:t xml:space="preserve">the </w:t>
      </w:r>
      <w:r w:rsidR="00B5778A" w:rsidRPr="00F6179A">
        <w:rPr>
          <w:rFonts w:ascii="Times New Roman" w:hAnsi="Times New Roman" w:cs="Times New Roman"/>
          <w:sz w:val="24"/>
          <w:szCs w:val="24"/>
        </w:rPr>
        <w:t>World Health Organization (WHO), identified low funding and workforce shortages as factors that hinder access to respite care and psychoeducation in rural areas.</w:t>
      </w:r>
      <w:r w:rsidR="00AD3D25" w:rsidRPr="00F6179A">
        <w:rPr>
          <w:rFonts w:ascii="Times New Roman" w:hAnsi="Times New Roman" w:cs="Times New Roman"/>
          <w:sz w:val="24"/>
          <w:szCs w:val="24"/>
        </w:rPr>
        <w:fldChar w:fldCharType="begin"/>
      </w:r>
      <w:r w:rsidR="00AD3D25" w:rsidRPr="00F6179A">
        <w:rPr>
          <w:rFonts w:ascii="Times New Roman" w:hAnsi="Times New Roman" w:cs="Times New Roman"/>
          <w:sz w:val="24"/>
          <w:szCs w:val="24"/>
        </w:rPr>
        <w:instrText xml:space="preserve"> ADDIN ZOTERO_ITEM CSL_CITATION {"citationID":"HzJEkTB8","properties":{"formattedCitation":"\\super [62]\\nosupersub{}","plainCitation":"[62]","noteIndex":0},"citationItems":[{"id":1277,"uris":["http://zotero.org/users/12820399/items/JGCJIWNR"],"itemData":{"id":1277,"type":"article-journal","container-title":"Janaki Medical College Journal of Medical Science","issue":"2","page":"70–74","source":"Google Scholar","title":"Access to health services and health inequalities in remote and rural areas","volume":"10","author":[{"family":"Osadolor","given":"Obehi O."},{"family":"Osadolor","given":"Aisosa J."},{"family":"Osadolor","given":"Owens O."},{"family":"Enabulele","given":"Eunice"},{"family":"Akaji","given":"Ezi A."},{"family":"Odiowaya","given":"Davidson E."}],"issued":{"date-parts":[["2022"]]}}}],"schema":"https://github.com/citation-style-language/schema/raw/master/csl-citation.json"} </w:instrText>
      </w:r>
      <w:r w:rsidR="00AD3D25" w:rsidRPr="00F6179A">
        <w:rPr>
          <w:rFonts w:ascii="Times New Roman" w:hAnsi="Times New Roman" w:cs="Times New Roman"/>
          <w:sz w:val="24"/>
          <w:szCs w:val="24"/>
        </w:rPr>
        <w:fldChar w:fldCharType="separate"/>
      </w:r>
      <w:r w:rsidR="00AD3D25" w:rsidRPr="00F6179A">
        <w:rPr>
          <w:rFonts w:ascii="Times New Roman" w:hAnsi="Times New Roman" w:cs="Times New Roman"/>
          <w:kern w:val="0"/>
          <w:sz w:val="24"/>
          <w:szCs w:val="24"/>
          <w:vertAlign w:val="superscript"/>
        </w:rPr>
        <w:t>[62]</w:t>
      </w:r>
      <w:r w:rsidR="00AD3D25" w:rsidRPr="00F6179A">
        <w:rPr>
          <w:rFonts w:ascii="Times New Roman" w:hAnsi="Times New Roman" w:cs="Times New Roman"/>
          <w:sz w:val="24"/>
          <w:szCs w:val="24"/>
        </w:rPr>
        <w:fldChar w:fldCharType="end"/>
      </w:r>
      <w:r w:rsidR="00B5778A" w:rsidRPr="00F6179A">
        <w:rPr>
          <w:rFonts w:ascii="Times New Roman" w:hAnsi="Times New Roman" w:cs="Times New Roman"/>
          <w:sz w:val="24"/>
          <w:szCs w:val="24"/>
        </w:rPr>
        <w:t xml:space="preserve"> The problem of gender inequities with women, who constitute </w:t>
      </w:r>
      <w:r w:rsidR="00B05324" w:rsidRPr="00F6179A">
        <w:rPr>
          <w:rFonts w:ascii="Times New Roman" w:hAnsi="Times New Roman" w:cs="Times New Roman"/>
          <w:sz w:val="24"/>
          <w:szCs w:val="24"/>
        </w:rPr>
        <w:t xml:space="preserve">a greater proportion </w:t>
      </w:r>
      <w:r w:rsidR="00B5778A" w:rsidRPr="00F6179A">
        <w:rPr>
          <w:rFonts w:ascii="Times New Roman" w:hAnsi="Times New Roman" w:cs="Times New Roman"/>
          <w:sz w:val="24"/>
          <w:szCs w:val="24"/>
        </w:rPr>
        <w:t xml:space="preserve">of caregivers globally, </w:t>
      </w:r>
      <w:r w:rsidR="00B05324" w:rsidRPr="00F6179A">
        <w:rPr>
          <w:rFonts w:ascii="Times New Roman" w:hAnsi="Times New Roman" w:cs="Times New Roman"/>
          <w:sz w:val="24"/>
          <w:szCs w:val="24"/>
        </w:rPr>
        <w:t>faces</w:t>
      </w:r>
      <w:r w:rsidR="00B5778A" w:rsidRPr="00F6179A">
        <w:rPr>
          <w:rFonts w:ascii="Times New Roman" w:hAnsi="Times New Roman" w:cs="Times New Roman"/>
          <w:sz w:val="24"/>
          <w:szCs w:val="24"/>
        </w:rPr>
        <w:t xml:space="preserve"> compounded burdens due to societal expectations</w:t>
      </w:r>
      <w:r w:rsidR="00B05324" w:rsidRPr="00F6179A">
        <w:rPr>
          <w:rFonts w:ascii="Times New Roman" w:hAnsi="Times New Roman" w:cs="Times New Roman"/>
          <w:sz w:val="24"/>
          <w:szCs w:val="24"/>
        </w:rPr>
        <w:t xml:space="preserve">. The unequal distribution of caregiving and domestic responsibilities reinforces persistent gender inequalities, impacting women's health, economic opportunities, and personal relationships. Women not only provide more care but also suffer more severe consequences from the care burden compared to men due to entrenched gender </w:t>
      </w:r>
      <w:proofErr w:type="gramStart"/>
      <w:r w:rsidR="00B05324" w:rsidRPr="00F6179A">
        <w:rPr>
          <w:rFonts w:ascii="Times New Roman" w:hAnsi="Times New Roman" w:cs="Times New Roman"/>
          <w:sz w:val="24"/>
          <w:szCs w:val="24"/>
        </w:rPr>
        <w:t>gaps.</w:t>
      </w:r>
      <w:r w:rsidR="00B05324" w:rsidRPr="00F6179A">
        <w:rPr>
          <w:rFonts w:ascii="Times New Roman" w:hAnsi="Times New Roman" w:cs="Times New Roman"/>
          <w:kern w:val="0"/>
          <w:sz w:val="24"/>
          <w:szCs w:val="24"/>
          <w:vertAlign w:val="superscript"/>
        </w:rPr>
        <w:t>[</w:t>
      </w:r>
      <w:proofErr w:type="gramEnd"/>
      <w:r w:rsidR="00B05324" w:rsidRPr="00F6179A">
        <w:rPr>
          <w:rFonts w:ascii="Times New Roman" w:hAnsi="Times New Roman" w:cs="Times New Roman"/>
          <w:kern w:val="0"/>
          <w:sz w:val="24"/>
          <w:szCs w:val="24"/>
          <w:vertAlign w:val="superscript"/>
        </w:rPr>
        <w:t>56]</w:t>
      </w:r>
      <w:r w:rsidR="007E49DE" w:rsidRPr="00F6179A">
        <w:rPr>
          <w:rFonts w:ascii="Times New Roman" w:hAnsi="Times New Roman" w:cs="Times New Roman"/>
          <w:kern w:val="0"/>
          <w:sz w:val="24"/>
          <w:szCs w:val="24"/>
          <w:vertAlign w:val="superscript"/>
        </w:rPr>
        <w:t xml:space="preserve">  </w:t>
      </w:r>
      <w:r w:rsidR="007E49DE" w:rsidRPr="00F6179A">
        <w:rPr>
          <w:rFonts w:ascii="Times New Roman" w:hAnsi="Times New Roman" w:cs="Times New Roman"/>
          <w:sz w:val="24"/>
          <w:szCs w:val="24"/>
        </w:rPr>
        <w:t>However, scaling these solutions demands dismantling stigma and prioritizing gender equity, as women disproportionately bear caregiving burdens.</w:t>
      </w:r>
    </w:p>
    <w:bookmarkEnd w:id="1"/>
    <w:p w14:paraId="52FA040F" w14:textId="004E9E56" w:rsidR="0030040C" w:rsidRPr="00F6179A" w:rsidRDefault="0030040C" w:rsidP="0030040C">
      <w:pPr>
        <w:spacing w:line="480" w:lineRule="auto"/>
        <w:rPr>
          <w:rFonts w:ascii="Times New Roman" w:hAnsi="Times New Roman" w:cs="Times New Roman"/>
          <w:b/>
          <w:bCs/>
          <w:sz w:val="24"/>
          <w:szCs w:val="24"/>
        </w:rPr>
      </w:pPr>
      <w:r w:rsidRPr="00F6179A">
        <w:rPr>
          <w:rFonts w:ascii="Times New Roman" w:hAnsi="Times New Roman" w:cs="Times New Roman"/>
          <w:b/>
          <w:bCs/>
          <w:sz w:val="24"/>
          <w:szCs w:val="24"/>
        </w:rPr>
        <w:t>Conclusion</w:t>
      </w:r>
    </w:p>
    <w:p w14:paraId="582DBB10" w14:textId="72DE2591" w:rsidR="002D02D6" w:rsidRPr="00F6179A" w:rsidRDefault="007E49DE" w:rsidP="00636DB6">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t>By synthesizing cultural, economic, and clinical insights, this review underscores the urgent need for holistic, caregiver-centered reforms. </w:t>
      </w:r>
      <w:r w:rsidR="002D02D6" w:rsidRPr="00F6179A">
        <w:rPr>
          <w:rFonts w:ascii="Times New Roman" w:hAnsi="Times New Roman" w:cs="Times New Roman"/>
          <w:sz w:val="24"/>
          <w:szCs w:val="24"/>
        </w:rPr>
        <w:t>Prioritizing mental health infrastructure, dismantling stigma, and integrating caregivers as stakeholders will foster resilience, equity, and dignity. Empowering caregivers through community engagement and systemic reforms is essential to advancing mental health outcomes and nurturing compassionate, resilient societies.</w:t>
      </w:r>
    </w:p>
    <w:p w14:paraId="2C26438B" w14:textId="79FCC5EC" w:rsidR="0030040C" w:rsidRPr="00F6179A" w:rsidRDefault="00636DB6" w:rsidP="00636DB6">
      <w:pPr>
        <w:spacing w:line="480" w:lineRule="auto"/>
        <w:jc w:val="both"/>
        <w:rPr>
          <w:rFonts w:ascii="Times New Roman" w:hAnsi="Times New Roman" w:cs="Times New Roman"/>
          <w:b/>
          <w:bCs/>
          <w:sz w:val="24"/>
          <w:szCs w:val="24"/>
        </w:rPr>
      </w:pPr>
      <w:r w:rsidRPr="00F6179A">
        <w:rPr>
          <w:rFonts w:ascii="Times New Roman" w:hAnsi="Times New Roman" w:cs="Times New Roman"/>
          <w:b/>
          <w:bCs/>
          <w:sz w:val="24"/>
          <w:szCs w:val="24"/>
        </w:rPr>
        <w:t>References</w:t>
      </w:r>
    </w:p>
    <w:p w14:paraId="68FB2F17" w14:textId="77777777" w:rsidR="00AD3D25" w:rsidRPr="00F6179A" w:rsidRDefault="00D764F3"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fldChar w:fldCharType="begin"/>
      </w:r>
      <w:r w:rsidRPr="00F6179A">
        <w:rPr>
          <w:rFonts w:ascii="Times New Roman" w:hAnsi="Times New Roman" w:cs="Times New Roman"/>
          <w:sz w:val="24"/>
          <w:szCs w:val="24"/>
        </w:rPr>
        <w:instrText xml:space="preserve"> ADDIN ZOTERO_BIBL {"uncited":[],"omitted":[],"custom":[]} CSL_BIBLIOGRAPHY </w:instrText>
      </w:r>
      <w:r w:rsidRPr="00F6179A">
        <w:rPr>
          <w:rFonts w:ascii="Times New Roman" w:hAnsi="Times New Roman" w:cs="Times New Roman"/>
          <w:sz w:val="24"/>
          <w:szCs w:val="24"/>
        </w:rPr>
        <w:fldChar w:fldCharType="separate"/>
      </w:r>
      <w:r w:rsidR="00AD3D25" w:rsidRPr="00F6179A">
        <w:rPr>
          <w:rFonts w:ascii="Times New Roman" w:hAnsi="Times New Roman" w:cs="Times New Roman"/>
          <w:sz w:val="24"/>
          <w:szCs w:val="24"/>
        </w:rPr>
        <w:t xml:space="preserve">1. </w:t>
      </w:r>
      <w:r w:rsidR="00AD3D25" w:rsidRPr="00F6179A">
        <w:rPr>
          <w:rFonts w:ascii="Times New Roman" w:hAnsi="Times New Roman" w:cs="Times New Roman"/>
          <w:sz w:val="24"/>
          <w:szCs w:val="24"/>
        </w:rPr>
        <w:tab/>
        <w:t xml:space="preserve">Kieling C, Buchweitz C, Caye A, Silvani J, Ameis SH, Brunoni AR, et al. Worldwide prevalence and disability from mental disorders across childhood and adolescence: evidence from the global burden of disease study. JAMA Psychiatry 2024;81(4):347–56. </w:t>
      </w:r>
    </w:p>
    <w:p w14:paraId="074A7E12"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lastRenderedPageBreak/>
        <w:t xml:space="preserve">2. </w:t>
      </w:r>
      <w:r w:rsidRPr="00F6179A">
        <w:rPr>
          <w:rFonts w:ascii="Times New Roman" w:hAnsi="Times New Roman" w:cs="Times New Roman"/>
          <w:sz w:val="24"/>
          <w:szCs w:val="24"/>
        </w:rPr>
        <w:tab/>
        <w:t xml:space="preserve">Fekadu W, Mihiretu A, Craig TK, Fekadu A. Multidimensional impact of severe mental illness on family members: systematic review. BMJ Open 2019;9(12):e032391. </w:t>
      </w:r>
    </w:p>
    <w:p w14:paraId="4FD31D8E"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 </w:t>
      </w:r>
      <w:r w:rsidRPr="00F6179A">
        <w:rPr>
          <w:rFonts w:ascii="Times New Roman" w:hAnsi="Times New Roman" w:cs="Times New Roman"/>
          <w:sz w:val="24"/>
          <w:szCs w:val="24"/>
        </w:rPr>
        <w:tab/>
        <w:t xml:space="preserve">Collaborators G 2019 MD. Global, regional, and national burden of 12 mental disorders in 204 countries and territories, 1990–2019: a systematic analysis for the Global Burden of Disease Study 2019. Lancet Psychiatry 2022;9(2):137–50. </w:t>
      </w:r>
    </w:p>
    <w:p w14:paraId="7121A015"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 </w:t>
      </w:r>
      <w:r w:rsidRPr="00F6179A">
        <w:rPr>
          <w:rFonts w:ascii="Times New Roman" w:hAnsi="Times New Roman" w:cs="Times New Roman"/>
          <w:sz w:val="24"/>
          <w:szCs w:val="24"/>
        </w:rPr>
        <w:tab/>
        <w:t xml:space="preserve">Andualem F, Melkam M, Tadesse G, Nakie G, Tinsae T, Fentahun S, et al. Burden of care among caregivers of people with mental illness in Africa: a systematic review and meta-analysis. BMC Psychiatry 2024;24(1):778. </w:t>
      </w:r>
    </w:p>
    <w:p w14:paraId="32073B1E"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 </w:t>
      </w:r>
      <w:r w:rsidRPr="00F6179A">
        <w:rPr>
          <w:rFonts w:ascii="Times New Roman" w:hAnsi="Times New Roman" w:cs="Times New Roman"/>
          <w:sz w:val="24"/>
          <w:szCs w:val="24"/>
        </w:rPr>
        <w:tab/>
        <w:t xml:space="preserve">Azarudeen MJ, Ramamurthy S, Chandrasekar S, Gopal BS. Depression and the caregiver burden for schizophrenia patients. IAR J Med Surg Res 2023;4(4):1–6. </w:t>
      </w:r>
    </w:p>
    <w:p w14:paraId="5A73C08B"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6. </w:t>
      </w:r>
      <w:r w:rsidRPr="00F6179A">
        <w:rPr>
          <w:rFonts w:ascii="Times New Roman" w:hAnsi="Times New Roman" w:cs="Times New Roman"/>
          <w:sz w:val="24"/>
          <w:szCs w:val="24"/>
        </w:rPr>
        <w:tab/>
        <w:t xml:space="preserve">Taj M, Poguri M, Mariyana G, Jebarose S. Burden of Care and Depression in Caregivers of Patients with Schizophrenia. Natl J Community Med 2022;13(10):717–23. </w:t>
      </w:r>
    </w:p>
    <w:p w14:paraId="25AE7BC0"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7. </w:t>
      </w:r>
      <w:r w:rsidRPr="00F6179A">
        <w:rPr>
          <w:rFonts w:ascii="Times New Roman" w:hAnsi="Times New Roman" w:cs="Times New Roman"/>
          <w:sz w:val="24"/>
          <w:szCs w:val="24"/>
        </w:rPr>
        <w:tab/>
        <w:t xml:space="preserve">Cheng CM, Chang WH, Chen MH, Tsai CF, Su TP, Li CT, et al. Co-aggregation of major psychiatric disorders in individuals with first-degree relatives with schizophrenia: a nationwide population-based study. Mol Psychiatry 2018;23(8):1756–63. </w:t>
      </w:r>
    </w:p>
    <w:p w14:paraId="31CE33C4"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8. </w:t>
      </w:r>
      <w:r w:rsidRPr="00F6179A">
        <w:rPr>
          <w:rFonts w:ascii="Times New Roman" w:hAnsi="Times New Roman" w:cs="Times New Roman"/>
          <w:sz w:val="24"/>
          <w:szCs w:val="24"/>
        </w:rPr>
        <w:tab/>
        <w:t>Sorensen NA, Oyserman D. Collectivism, effects on relationships. 2009 [cited 2025 Apr 28];Available from: https://deepblue.lib.umich.edu/bitstream/handle/2027.42/89919/Collectivism_Effects_on_Relationships.pdf?sequence=1</w:t>
      </w:r>
    </w:p>
    <w:p w14:paraId="4EA4B6D3"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9. </w:t>
      </w:r>
      <w:r w:rsidRPr="00F6179A">
        <w:rPr>
          <w:rFonts w:ascii="Times New Roman" w:hAnsi="Times New Roman" w:cs="Times New Roman"/>
          <w:sz w:val="24"/>
          <w:szCs w:val="24"/>
        </w:rPr>
        <w:tab/>
        <w:t xml:space="preserve">Ombok CA, Kareithi J, Wandere D. Cultural Adaptation Practices in Health Seeking Behaviour by Caregivers of Mentally Ill Patients in Uasin Gishu County, Kenya. Adv Anthropol 2022;12(2):53–71. </w:t>
      </w:r>
    </w:p>
    <w:p w14:paraId="2006A794"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0. </w:t>
      </w:r>
      <w:r w:rsidRPr="00F6179A">
        <w:rPr>
          <w:rFonts w:ascii="Times New Roman" w:hAnsi="Times New Roman" w:cs="Times New Roman"/>
          <w:sz w:val="24"/>
          <w:szCs w:val="24"/>
        </w:rPr>
        <w:tab/>
        <w:t xml:space="preserve">Litzelman K, Skinner HG, Gangnon RE, Nieto FJ, Malecki K, Witt WP. The relationship among caregiving characteristics, caregiver strain, and health-related quality of life: evidence from the Survey of the Health of Wisconsin. Qual Life Res 2015;24(6):1397–406. </w:t>
      </w:r>
    </w:p>
    <w:p w14:paraId="3A5793F6"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1. </w:t>
      </w:r>
      <w:r w:rsidRPr="00F6179A">
        <w:rPr>
          <w:rFonts w:ascii="Times New Roman" w:hAnsi="Times New Roman" w:cs="Times New Roman"/>
          <w:sz w:val="24"/>
          <w:szCs w:val="24"/>
        </w:rPr>
        <w:tab/>
        <w:t xml:space="preserve">Kang SG, Song SW, Kim SH, Kang YJ, Kim YR, Eun Y. Fatigue and Mental Status of Caregivers of Severely Chronically Ill Patients. Pain Res Manag 2020;2020:1–6. </w:t>
      </w:r>
    </w:p>
    <w:p w14:paraId="4CD40AE0"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2. </w:t>
      </w:r>
      <w:r w:rsidRPr="00F6179A">
        <w:rPr>
          <w:rFonts w:ascii="Times New Roman" w:hAnsi="Times New Roman" w:cs="Times New Roman"/>
          <w:sz w:val="24"/>
          <w:szCs w:val="24"/>
        </w:rPr>
        <w:tab/>
        <w:t xml:space="preserve">Ohaeri JU. The Burden of Caregiving in Families with a Mental Illness: A Review of 2002. Curr Opin Psychiatry 2003;16(4):457–65. </w:t>
      </w:r>
    </w:p>
    <w:p w14:paraId="7DB20A4A"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3. </w:t>
      </w:r>
      <w:r w:rsidRPr="00F6179A">
        <w:rPr>
          <w:rFonts w:ascii="Times New Roman" w:hAnsi="Times New Roman" w:cs="Times New Roman"/>
          <w:sz w:val="24"/>
          <w:szCs w:val="24"/>
        </w:rPr>
        <w:tab/>
        <w:t xml:space="preserve">Tumuhimbise W, Theuring S, Kaggwa F, Atukunda EC, Rubaihayo J, Atwine D, et al. Enhancing the implementation and integration of mHealth interventions in resource-limited settings: a scoping review. Implement Sci 2024;19(1):72. </w:t>
      </w:r>
    </w:p>
    <w:p w14:paraId="3241ADB2"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4. </w:t>
      </w:r>
      <w:r w:rsidRPr="00F6179A">
        <w:rPr>
          <w:rFonts w:ascii="Times New Roman" w:hAnsi="Times New Roman" w:cs="Times New Roman"/>
          <w:sz w:val="24"/>
          <w:szCs w:val="24"/>
        </w:rPr>
        <w:tab/>
        <w:t xml:space="preserve">Akena D, Semeere A, Kadama P, Mwesiga EK, Nakku J, Nakasujja N. Feasibility of conducting a pilot randomized control trial of a psycho-education intervention in patients with a first episode psychosis in Uganda—A study protocol. Plos One 2022;17(7):e0268493. </w:t>
      </w:r>
    </w:p>
    <w:p w14:paraId="1CB16666"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5. </w:t>
      </w:r>
      <w:r w:rsidRPr="00F6179A">
        <w:rPr>
          <w:rFonts w:ascii="Times New Roman" w:hAnsi="Times New Roman" w:cs="Times New Roman"/>
          <w:sz w:val="24"/>
          <w:szCs w:val="24"/>
        </w:rPr>
        <w:tab/>
        <w:t xml:space="preserve">Kimotho SG. Understanding the nature of stigma communication associated with mental illness in Africa: A focus on cultural beliefs and stereotypes [Internet]. In: Deconstructing </w:t>
      </w:r>
      <w:r w:rsidRPr="00F6179A">
        <w:rPr>
          <w:rFonts w:ascii="Times New Roman" w:hAnsi="Times New Roman" w:cs="Times New Roman"/>
          <w:sz w:val="24"/>
          <w:szCs w:val="24"/>
        </w:rPr>
        <w:lastRenderedPageBreak/>
        <w:t>stigma in mental health. IGI Global; 2018 [cited 2025 Apr 28]. page 20–41.Available from: https://www.igi-global.com/viewtitle.aspx?titleid=204078</w:t>
      </w:r>
    </w:p>
    <w:p w14:paraId="5CB21DA3"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6. </w:t>
      </w:r>
      <w:r w:rsidRPr="00F6179A">
        <w:rPr>
          <w:rFonts w:ascii="Times New Roman" w:hAnsi="Times New Roman" w:cs="Times New Roman"/>
          <w:sz w:val="24"/>
          <w:szCs w:val="24"/>
        </w:rPr>
        <w:tab/>
        <w:t>Bademosi F. Cultural and religious/spiritual beliefs and people of African descent’s attitudes towards seeking mental health treatment [Internet]. 2020 [cited 2025 Apr 28];Available from: https://search.proquest.com/openview/4484f4fe04792c5202fac4d5568ba6fd/1?pq-origsite=gscholar&amp;cbl=18750&amp;diss=y</w:t>
      </w:r>
    </w:p>
    <w:p w14:paraId="3827D41A"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7. </w:t>
      </w:r>
      <w:r w:rsidRPr="00F6179A">
        <w:rPr>
          <w:rFonts w:ascii="Times New Roman" w:hAnsi="Times New Roman" w:cs="Times New Roman"/>
          <w:sz w:val="24"/>
          <w:szCs w:val="24"/>
        </w:rPr>
        <w:tab/>
        <w:t>Morake KS. The cultural beliefs of parents as caregivers of adult children living with schizophrenia in a rural African community [Internet]. 2016 [cited 2025 Apr 28];Available from: https://search.proquest.com/openview/7ec687a62e4a36f852f467a1baa2b6af/1?pq-origsite=gscholar&amp;cbl=2026366&amp;diss=y</w:t>
      </w:r>
    </w:p>
    <w:p w14:paraId="6B00B3C6"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8. </w:t>
      </w:r>
      <w:r w:rsidRPr="00F6179A">
        <w:rPr>
          <w:rFonts w:ascii="Times New Roman" w:hAnsi="Times New Roman" w:cs="Times New Roman"/>
          <w:sz w:val="24"/>
          <w:szCs w:val="24"/>
        </w:rPr>
        <w:tab/>
        <w:t xml:space="preserve">Miller AP, Ziegel L, Mugamba S, Kyasanku E, Wagman JA, Nkwanzi-Lubega V, et al. Not Enough Money and Too Many Thoughts: Exploring Perceptions of Mental Health in Two Ugandan Districts Through the Mental Health Literacy Framework. Qual Health Res 2021;31(5):967–82. </w:t>
      </w:r>
    </w:p>
    <w:p w14:paraId="14FD93F7"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19. </w:t>
      </w:r>
      <w:r w:rsidRPr="00F6179A">
        <w:rPr>
          <w:rFonts w:ascii="Times New Roman" w:hAnsi="Times New Roman" w:cs="Times New Roman"/>
          <w:sz w:val="24"/>
          <w:szCs w:val="24"/>
        </w:rPr>
        <w:tab/>
        <w:t>Bwanika JM, Hawkins C, Kamulegeya L, Onyutta P, Musinguzi D, Kusasira A, et al. Qualitative study of mental health attribution, perceptions and care-seeking in Kampala, Uganda. South Afr J Psychiatry [Internet] 2022 [cited 2025 Apr 28];28. Available from: https://www.ajol.info/index.php/sajpsyc/article/view/241243</w:t>
      </w:r>
    </w:p>
    <w:p w14:paraId="5F2226E5"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20. </w:t>
      </w:r>
      <w:r w:rsidRPr="00F6179A">
        <w:rPr>
          <w:rFonts w:ascii="Times New Roman" w:hAnsi="Times New Roman" w:cs="Times New Roman"/>
          <w:sz w:val="24"/>
          <w:szCs w:val="24"/>
        </w:rPr>
        <w:tab/>
        <w:t xml:space="preserve">Shah A, Wheeler L, Sessions K, Kuule Y, Agaba E, Merry SP. Community perceptions of mental illness in rural Uganda: An analysis of existing challenges facing the Bwindi Mental Health Programme. Afr J Prim Health Care Fam Med 2017;9(1):1–9. </w:t>
      </w:r>
    </w:p>
    <w:p w14:paraId="3C3B19ED"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21. </w:t>
      </w:r>
      <w:r w:rsidRPr="00F6179A">
        <w:rPr>
          <w:rFonts w:ascii="Times New Roman" w:hAnsi="Times New Roman" w:cs="Times New Roman"/>
          <w:sz w:val="24"/>
          <w:szCs w:val="24"/>
        </w:rPr>
        <w:tab/>
        <w:t xml:space="preserve">Oshodi YO, Abdulmalik J, Ola B, James BO, Bonetto C, Cristofalo D, et al. Pattern of experienced and anticipated discrimination among people with depression in Nigeria: a cross-sectional study. Soc Psychiatry Psychiatr Epidemiol 2014;49:259–66. </w:t>
      </w:r>
    </w:p>
    <w:p w14:paraId="425E60CE"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22. </w:t>
      </w:r>
      <w:r w:rsidRPr="00F6179A">
        <w:rPr>
          <w:rFonts w:ascii="Times New Roman" w:hAnsi="Times New Roman" w:cs="Times New Roman"/>
          <w:sz w:val="24"/>
          <w:szCs w:val="24"/>
        </w:rPr>
        <w:tab/>
        <w:t xml:space="preserve">Sharma N, Chakrabarti S, Grover S. Gender differences in caregiving among family-caregivers of people with mental illnesses. World J Psychiatry 2016;6(1):7. </w:t>
      </w:r>
    </w:p>
    <w:p w14:paraId="39B49228"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23. </w:t>
      </w:r>
      <w:r w:rsidRPr="00F6179A">
        <w:rPr>
          <w:rFonts w:ascii="Times New Roman" w:hAnsi="Times New Roman" w:cs="Times New Roman"/>
          <w:sz w:val="24"/>
          <w:szCs w:val="24"/>
        </w:rPr>
        <w:tab/>
        <w:t xml:space="preserve">Levy B, Celen-Demirtas S, Surguladze T, Sweeney KK. Stigma and discrimination: A socio-cultural etiology of mental illness. Humanist Psychol 2014;42(2):199–214. </w:t>
      </w:r>
    </w:p>
    <w:p w14:paraId="5F57E1C5"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24. </w:t>
      </w:r>
      <w:r w:rsidRPr="00F6179A">
        <w:rPr>
          <w:rFonts w:ascii="Times New Roman" w:hAnsi="Times New Roman" w:cs="Times New Roman"/>
          <w:sz w:val="24"/>
          <w:szCs w:val="24"/>
        </w:rPr>
        <w:tab/>
        <w:t>Parker-Grewe T. Fostering Awareness, Inclusivity, and Self-Efficacy: Facing Social and Internalized Recovery Stigma [Internet]. 2017 [cited 2025 Apr 29];Available from: https://researchonline.stthomas.edu/esploro/outputs/graduate/Fostering-Awareness-Inclusivity-and-Self-Efficacy-Facing/991015131793503691</w:t>
      </w:r>
    </w:p>
    <w:p w14:paraId="497D2938"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25. </w:t>
      </w:r>
      <w:r w:rsidRPr="00F6179A">
        <w:rPr>
          <w:rFonts w:ascii="Times New Roman" w:hAnsi="Times New Roman" w:cs="Times New Roman"/>
          <w:sz w:val="24"/>
          <w:szCs w:val="24"/>
        </w:rPr>
        <w:tab/>
        <w:t xml:space="preserve">Saxena S, Thornicroft G, Knapp M, Whiteford H. Resources for mental health: scarcity, inequity, and inefficiency. The lancet 2007;370(9590):878–89. </w:t>
      </w:r>
    </w:p>
    <w:p w14:paraId="61A31D56"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26. </w:t>
      </w:r>
      <w:r w:rsidRPr="00F6179A">
        <w:rPr>
          <w:rFonts w:ascii="Times New Roman" w:hAnsi="Times New Roman" w:cs="Times New Roman"/>
          <w:sz w:val="24"/>
          <w:szCs w:val="24"/>
        </w:rPr>
        <w:tab/>
        <w:t>Mnangagwa M. The Prevalence Of Mental Disorders And Associated Out-Ofpocket Expenditure Among Insured Patients In South Africa. 2023 [cited 2025 Apr 28];Available from: https://open.uct.ac.za/items/3182b3f3-6503-4b4c-8c97-e7caecaf6f99</w:t>
      </w:r>
    </w:p>
    <w:p w14:paraId="49A95DD5"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lastRenderedPageBreak/>
        <w:t xml:space="preserve">27. </w:t>
      </w:r>
      <w:r w:rsidRPr="00F6179A">
        <w:rPr>
          <w:rFonts w:ascii="Times New Roman" w:hAnsi="Times New Roman" w:cs="Times New Roman"/>
          <w:sz w:val="24"/>
          <w:szCs w:val="24"/>
        </w:rPr>
        <w:tab/>
        <w:t xml:space="preserve">Suleiman TG, Ohaeri JU, Lawal RA, Haruna AY, Orija OB. Financial cost of treating out-patients with schizophrenia in Nigeria. Br J Psychiatry 1997;171(4):364–8. </w:t>
      </w:r>
    </w:p>
    <w:p w14:paraId="01819C4F"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28. </w:t>
      </w:r>
      <w:r w:rsidRPr="00F6179A">
        <w:rPr>
          <w:rFonts w:ascii="Times New Roman" w:hAnsi="Times New Roman" w:cs="Times New Roman"/>
          <w:sz w:val="24"/>
          <w:szCs w:val="24"/>
        </w:rPr>
        <w:tab/>
        <w:t xml:space="preserve">Bolarinwa OS, Kehinde FO. Family caregivers’ burden and coping strategies with clients living with schizophrenia in neuropsychiatry specialist hospital in Akure, Ondo state, Nigeria. Res J Health Sci 2022;10(4):372–9. </w:t>
      </w:r>
    </w:p>
    <w:p w14:paraId="645633B3"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29. </w:t>
      </w:r>
      <w:r w:rsidRPr="00F6179A">
        <w:rPr>
          <w:rFonts w:ascii="Times New Roman" w:hAnsi="Times New Roman" w:cs="Times New Roman"/>
          <w:sz w:val="24"/>
          <w:szCs w:val="24"/>
        </w:rPr>
        <w:tab/>
        <w:t xml:space="preserve">Ndetei DM, Gatonga P. Improving access to mental health care in Kenya. Ethn Inequalities Health Soc Care 2011;4(3):97–102. </w:t>
      </w:r>
    </w:p>
    <w:p w14:paraId="5A0A524A"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0. </w:t>
      </w:r>
      <w:r w:rsidRPr="00F6179A">
        <w:rPr>
          <w:rFonts w:ascii="Times New Roman" w:hAnsi="Times New Roman" w:cs="Times New Roman"/>
          <w:sz w:val="24"/>
          <w:szCs w:val="24"/>
        </w:rPr>
        <w:tab/>
        <w:t>Ogutu JP. Contextualizing Psychotic Disorder as a Silent Epidemic from Selected Kenyan Cultural Perspectives. Int J Multidiscip Curr Res [Internet] 2019 [cited 2025 Apr 30];7. Available from: https://www.academia.edu/download/81709676/Paper2610-614.pdf</w:t>
      </w:r>
    </w:p>
    <w:p w14:paraId="5903B447"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1. </w:t>
      </w:r>
      <w:r w:rsidRPr="00F6179A">
        <w:rPr>
          <w:rFonts w:ascii="Times New Roman" w:hAnsi="Times New Roman" w:cs="Times New Roman"/>
          <w:sz w:val="24"/>
          <w:szCs w:val="24"/>
        </w:rPr>
        <w:tab/>
        <w:t>Wakoli C. Exploring the Barriers to Mental Health Care and Mitigation Strategies in Kenya. 2024 [cited 2025 Apr 30];Available from: http://erepository.au.ac.ke/bitstream/handle/123456789/2469/Exploring%20the%20Barriers%20to%20Mental%20Health%20Care%20and%20Mitigation.pdf?sequence=1&amp;isAllowed=y</w:t>
      </w:r>
    </w:p>
    <w:p w14:paraId="7E27E7FF"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2. </w:t>
      </w:r>
      <w:r w:rsidRPr="00F6179A">
        <w:rPr>
          <w:rFonts w:ascii="Times New Roman" w:hAnsi="Times New Roman" w:cs="Times New Roman"/>
          <w:sz w:val="24"/>
          <w:szCs w:val="24"/>
        </w:rPr>
        <w:tab/>
        <w:t xml:space="preserve">Nyati Z, Sebit MB. Burden of mental illness on family members, caregivers and the community. East Afr Med J 2002;79(4):206–9. </w:t>
      </w:r>
    </w:p>
    <w:p w14:paraId="5BFC2A88"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3. </w:t>
      </w:r>
      <w:r w:rsidRPr="00F6179A">
        <w:rPr>
          <w:rFonts w:ascii="Times New Roman" w:hAnsi="Times New Roman" w:cs="Times New Roman"/>
          <w:sz w:val="24"/>
          <w:szCs w:val="24"/>
        </w:rPr>
        <w:tab/>
        <w:t xml:space="preserve">Spasić D. Depression as a cause and consequence of victimization. Temida 2007;10(4):43–55. </w:t>
      </w:r>
    </w:p>
    <w:p w14:paraId="73F877D9"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4. </w:t>
      </w:r>
      <w:r w:rsidRPr="00F6179A">
        <w:rPr>
          <w:rFonts w:ascii="Times New Roman" w:hAnsi="Times New Roman" w:cs="Times New Roman"/>
          <w:sz w:val="24"/>
          <w:szCs w:val="24"/>
        </w:rPr>
        <w:tab/>
        <w:t xml:space="preserve">Romme MAJ. Social Psychiatry in Zimbabwe or the Interplay of Culture and Psychosocial Disorders. Int J Soc Psychiatry 1987;33(4):263–9. </w:t>
      </w:r>
    </w:p>
    <w:p w14:paraId="1E1AB4DF"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5. </w:t>
      </w:r>
      <w:r w:rsidRPr="00F6179A">
        <w:rPr>
          <w:rFonts w:ascii="Times New Roman" w:hAnsi="Times New Roman" w:cs="Times New Roman"/>
          <w:sz w:val="24"/>
          <w:szCs w:val="24"/>
        </w:rPr>
        <w:tab/>
        <w:t xml:space="preserve">Ehsan N, Johar N, Saleem T, Khan MA, Ghauri S. Negative repercussions of caregiving burden: Poor psychological well-being and depression. Pak J Med Sci 2018;34(6):1452. </w:t>
      </w:r>
    </w:p>
    <w:p w14:paraId="01999E5D"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6. </w:t>
      </w:r>
      <w:r w:rsidRPr="00F6179A">
        <w:rPr>
          <w:rFonts w:ascii="Times New Roman" w:hAnsi="Times New Roman" w:cs="Times New Roman"/>
          <w:sz w:val="24"/>
          <w:szCs w:val="24"/>
        </w:rPr>
        <w:tab/>
        <w:t>Prunty MM, Foli KJ. Guilt experienced by caregivers to individuals with dementia: A concept analysis. Int J Older People Nurs [Internet] 2019 [cited 2025 May 1];14(2). Available from: https://onlinelibrary.wiley.com/doi/10.1111/opn.12227</w:t>
      </w:r>
    </w:p>
    <w:p w14:paraId="7D5D16F8"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7. </w:t>
      </w:r>
      <w:r w:rsidRPr="00F6179A">
        <w:rPr>
          <w:rFonts w:ascii="Times New Roman" w:hAnsi="Times New Roman" w:cs="Times New Roman"/>
          <w:sz w:val="24"/>
          <w:szCs w:val="24"/>
        </w:rPr>
        <w:tab/>
        <w:t>Gallego-Alberto Martín L, Losada A, Cabrera Lafuente I, Romero-Moreno R, Pérez-Miguel A, Pedroso Chaparro M del S, et al. “I feel guilty”. Exploring guilt-related dynamics in family caregivers of people with dementia. Clin Gerontol [Internet] 2020 [cited 2025 May 1];Available from: https://repositorio.uam.es/handle/10486/694839</w:t>
      </w:r>
    </w:p>
    <w:p w14:paraId="77472958"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8. </w:t>
      </w:r>
      <w:r w:rsidRPr="00F6179A">
        <w:rPr>
          <w:rFonts w:ascii="Times New Roman" w:hAnsi="Times New Roman" w:cs="Times New Roman"/>
          <w:sz w:val="24"/>
          <w:szCs w:val="24"/>
        </w:rPr>
        <w:tab/>
        <w:t xml:space="preserve">Ajithakumari G, Hemavathy V. Caregivers Burnout Syndrome: Support Yourself While Caring For A Loved One. Cardiometry 2022;(24):965–9. </w:t>
      </w:r>
    </w:p>
    <w:p w14:paraId="000A0717"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39. </w:t>
      </w:r>
      <w:r w:rsidRPr="00F6179A">
        <w:rPr>
          <w:rFonts w:ascii="Times New Roman" w:hAnsi="Times New Roman" w:cs="Times New Roman"/>
          <w:sz w:val="24"/>
          <w:szCs w:val="24"/>
        </w:rPr>
        <w:tab/>
        <w:t xml:space="preserve">Abikoye GE. Subjective quality of life among caregivers of mentally ill persons in Southwestern Nigeria. IFE Psychol Int J 2007;15(1):213–26. </w:t>
      </w:r>
    </w:p>
    <w:p w14:paraId="1BBEA30C"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0. </w:t>
      </w:r>
      <w:r w:rsidRPr="00F6179A">
        <w:rPr>
          <w:rFonts w:ascii="Times New Roman" w:hAnsi="Times New Roman" w:cs="Times New Roman"/>
          <w:sz w:val="24"/>
          <w:szCs w:val="24"/>
        </w:rPr>
        <w:tab/>
        <w:t xml:space="preserve">Adewuya AO, Owoeye OA, Erinfolami AR. Psychopathology and subjective burden amongst primary caregivers of people with mental illness in South-Western Nigeria. Soc Psychiatry Psychiatr Epidemiol 2011;46(12):1251–6. </w:t>
      </w:r>
    </w:p>
    <w:p w14:paraId="7B81C4D8"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lastRenderedPageBreak/>
        <w:t xml:space="preserve">41. </w:t>
      </w:r>
      <w:r w:rsidRPr="00F6179A">
        <w:rPr>
          <w:rFonts w:ascii="Times New Roman" w:hAnsi="Times New Roman" w:cs="Times New Roman"/>
          <w:sz w:val="24"/>
          <w:szCs w:val="24"/>
        </w:rPr>
        <w:tab/>
        <w:t xml:space="preserve">Osundina AF, Akanni OO, Ayilara OO, Mapayi BM, Aloba OO, Otakpor AN. A comparative study of psychiatric morbidity and associated factors in carers of patients with schizophrenia and bipolar affective disorder in Nigeria. Sri Lanka J Psychiatry 2017;8(2):14. </w:t>
      </w:r>
    </w:p>
    <w:p w14:paraId="3C6996DE"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2. </w:t>
      </w:r>
      <w:r w:rsidRPr="00F6179A">
        <w:rPr>
          <w:rFonts w:ascii="Times New Roman" w:hAnsi="Times New Roman" w:cs="Times New Roman"/>
          <w:sz w:val="24"/>
          <w:szCs w:val="24"/>
        </w:rPr>
        <w:tab/>
        <w:t xml:space="preserve">Udoh EE, Omorere DE, Sunday O, Osasu OS, Amoo BA. Psychological distress and burden of care among family caregivers of patients with mental illness in a neuropsychiatric outpatient clinic in Nigeria. Plos One 2021;16(5):e0250309. </w:t>
      </w:r>
    </w:p>
    <w:p w14:paraId="39CD9AFD"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3. </w:t>
      </w:r>
      <w:r w:rsidRPr="00F6179A">
        <w:rPr>
          <w:rFonts w:ascii="Times New Roman" w:hAnsi="Times New Roman" w:cs="Times New Roman"/>
          <w:sz w:val="24"/>
          <w:szCs w:val="24"/>
        </w:rPr>
        <w:tab/>
        <w:t xml:space="preserve">Ofovwe CE, Osasona SO. Burden of caregiving among caregivers of patients with severe mental illnesses in Benin City, Nigeria. Afr Health Sci 2022;22(2):657–67. </w:t>
      </w:r>
    </w:p>
    <w:p w14:paraId="1FBFBBAC"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4. </w:t>
      </w:r>
      <w:r w:rsidRPr="00F6179A">
        <w:rPr>
          <w:rFonts w:ascii="Times New Roman" w:hAnsi="Times New Roman" w:cs="Times New Roman"/>
          <w:sz w:val="24"/>
          <w:szCs w:val="24"/>
        </w:rPr>
        <w:tab/>
        <w:t xml:space="preserve">Mbadugha CJ, Ogbonnaya NP, Iheanacho PN, Omotola NJ, Ogbonna PN, Anetekhai CJ. Exploring perceived impact of caregiving and coping strategies adopted by family caregivers of people with schizophrenia: A qualitative study in Enugu, South East Nigeria. Qual Res J 2023;23(3):338–53. </w:t>
      </w:r>
    </w:p>
    <w:p w14:paraId="198F6E35"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5. </w:t>
      </w:r>
      <w:r w:rsidRPr="00F6179A">
        <w:rPr>
          <w:rFonts w:ascii="Times New Roman" w:hAnsi="Times New Roman" w:cs="Times New Roman"/>
          <w:sz w:val="24"/>
          <w:szCs w:val="24"/>
        </w:rPr>
        <w:tab/>
        <w:t>Oyegbile YO. Informal caregiving: The lonely road traveled by caregivers in Africa [Internet]. In: Determinants of Loneliness. IntechOpen; 2024 [cited 2025 May 1]. Available from: https://www.intechopen.com/chapters/1190332</w:t>
      </w:r>
    </w:p>
    <w:p w14:paraId="2E83ADFD"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6. </w:t>
      </w:r>
      <w:r w:rsidRPr="00F6179A">
        <w:rPr>
          <w:rFonts w:ascii="Times New Roman" w:hAnsi="Times New Roman" w:cs="Times New Roman"/>
          <w:sz w:val="24"/>
          <w:szCs w:val="24"/>
        </w:rPr>
        <w:tab/>
        <w:t xml:space="preserve">Babalola EO, Adebowale TO, Onifade P, Adelufosi AO. Prevalence and correlates of generalized anxiety disorder and depression among caregivers of children and adolescents with seizure disorders. J Behav Health 2014;3(2):122–7. </w:t>
      </w:r>
    </w:p>
    <w:p w14:paraId="0CB6885F"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7. </w:t>
      </w:r>
      <w:r w:rsidRPr="00F6179A">
        <w:rPr>
          <w:rFonts w:ascii="Times New Roman" w:hAnsi="Times New Roman" w:cs="Times New Roman"/>
          <w:sz w:val="24"/>
          <w:szCs w:val="24"/>
        </w:rPr>
        <w:tab/>
        <w:t xml:space="preserve">Suaryana IK, Lesmana CBJ, Aryani LNA. The correlation of caregiving burden with depression, anxiety, and stress among caregivers of people with schizophrenia. J Clin Cult Psychiatry 2020;1(2):21–4. </w:t>
      </w:r>
    </w:p>
    <w:p w14:paraId="519A6699"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8. </w:t>
      </w:r>
      <w:r w:rsidRPr="00F6179A">
        <w:rPr>
          <w:rFonts w:ascii="Times New Roman" w:hAnsi="Times New Roman" w:cs="Times New Roman"/>
          <w:sz w:val="24"/>
          <w:szCs w:val="24"/>
        </w:rPr>
        <w:tab/>
        <w:t xml:space="preserve">Mazhar M, Mahmood H, Speck M. Impact of Caregiving Burden on the Mental Health of Caregivers: A Study of Individuals Caring for Chronically Ill Patients. J Prof Appl Psychol 2024;5(2):144–57. </w:t>
      </w:r>
    </w:p>
    <w:p w14:paraId="2B5EDD5D"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49. </w:t>
      </w:r>
      <w:r w:rsidRPr="00F6179A">
        <w:rPr>
          <w:rFonts w:ascii="Times New Roman" w:hAnsi="Times New Roman" w:cs="Times New Roman"/>
          <w:sz w:val="24"/>
          <w:szCs w:val="24"/>
        </w:rPr>
        <w:tab/>
        <w:t xml:space="preserve">Yesufu-Udechuku A, Harrison B, Mayo-Wilson E, Young N, Woodhams P, Shiers D, et al. Interventions to Improve the Experience of Caring for People with Severe Mental Illness: Systematic Review and Meta-Analysis. Br J Psychiatry 2015;206(4):268–74. </w:t>
      </w:r>
    </w:p>
    <w:p w14:paraId="715F1432"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0. </w:t>
      </w:r>
      <w:r w:rsidRPr="00F6179A">
        <w:rPr>
          <w:rFonts w:ascii="Times New Roman" w:hAnsi="Times New Roman" w:cs="Times New Roman"/>
          <w:sz w:val="24"/>
          <w:szCs w:val="24"/>
        </w:rPr>
        <w:tab/>
        <w:t>Iyidobi TO, Onu JU, Iteke O, Unaogu NN, Uwakwe R. The effect of structured psychoeducation on caregiver burden in carers of patients with schizophrenia in Nigeria: A 12-week follow-up investigation. South Afr J Psychiatry [Internet] 2022 [cited 2025 May 2];28. Available from: https://www.ajol.info/index.php/sajpsyc/article/view/241150</w:t>
      </w:r>
    </w:p>
    <w:p w14:paraId="6796B314"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1. </w:t>
      </w:r>
      <w:r w:rsidRPr="00F6179A">
        <w:rPr>
          <w:rFonts w:ascii="Times New Roman" w:hAnsi="Times New Roman" w:cs="Times New Roman"/>
          <w:sz w:val="24"/>
          <w:szCs w:val="24"/>
        </w:rPr>
        <w:tab/>
        <w:t xml:space="preserve">Abe K, Kubota W. Effects of respite services on fluctuations in caregivers’ stress: A pilot study using a daily diary. medRxiv 2024;2024–09. </w:t>
      </w:r>
    </w:p>
    <w:p w14:paraId="1B60FC48"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2. </w:t>
      </w:r>
      <w:r w:rsidRPr="00F6179A">
        <w:rPr>
          <w:rFonts w:ascii="Times New Roman" w:hAnsi="Times New Roman" w:cs="Times New Roman"/>
          <w:sz w:val="24"/>
          <w:szCs w:val="24"/>
        </w:rPr>
        <w:tab/>
        <w:t xml:space="preserve">Schulz R, Beach SR, Czaja SJ, Martire LM, Monin JK. Family Caregiving for Older Adults. Annu Rev Psychol 2020;71(1):635–59. </w:t>
      </w:r>
    </w:p>
    <w:p w14:paraId="72BB0CDA"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3. </w:t>
      </w:r>
      <w:r w:rsidRPr="00F6179A">
        <w:rPr>
          <w:rFonts w:ascii="Times New Roman" w:hAnsi="Times New Roman" w:cs="Times New Roman"/>
          <w:sz w:val="24"/>
          <w:szCs w:val="24"/>
        </w:rPr>
        <w:tab/>
        <w:t xml:space="preserve">Chien L, Chu H, Guo J, Liao Y, Chang L, Chen C, et al. Caregiver support groups in patients with dementia: a meta‐analysis. Int J Geriatr Psychiatry 2011;26(10):1089–98. </w:t>
      </w:r>
    </w:p>
    <w:p w14:paraId="0CE8F7F7"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lastRenderedPageBreak/>
        <w:t xml:space="preserve">54. </w:t>
      </w:r>
      <w:r w:rsidRPr="00F6179A">
        <w:rPr>
          <w:rFonts w:ascii="Times New Roman" w:hAnsi="Times New Roman" w:cs="Times New Roman"/>
          <w:sz w:val="24"/>
          <w:szCs w:val="24"/>
        </w:rPr>
        <w:tab/>
        <w:t>Monnapula-Mazabane P, Petersen I. Feasibility and acceptability of a mental health stigma intervention for low-income South African caregivers: A qualitative investigation. South Afr J Psychiatry [Internet] 2022 [cited 2025 May 2];28. Available from: http://www.sajpsychiatry.org/index.php/sajp/article/view/1824</w:t>
      </w:r>
    </w:p>
    <w:p w14:paraId="607D8071"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5. </w:t>
      </w:r>
      <w:r w:rsidRPr="00F6179A">
        <w:rPr>
          <w:rFonts w:ascii="Times New Roman" w:hAnsi="Times New Roman" w:cs="Times New Roman"/>
          <w:sz w:val="24"/>
          <w:szCs w:val="24"/>
        </w:rPr>
        <w:tab/>
        <w:t xml:space="preserve">Gallagher-Thompson D, Tzuang YM, Au A, Brodaty H, Charlesworth G, Gupta R, et al. International Perspectives on Nonpharmacological Best Practices for Dementia Family Caregivers: A Review. Clin Gerontol 2012;35(4):316–55. </w:t>
      </w:r>
    </w:p>
    <w:p w14:paraId="49B5545B"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6. </w:t>
      </w:r>
      <w:r w:rsidRPr="00F6179A">
        <w:rPr>
          <w:rFonts w:ascii="Times New Roman" w:hAnsi="Times New Roman" w:cs="Times New Roman"/>
          <w:sz w:val="24"/>
          <w:szCs w:val="24"/>
        </w:rPr>
        <w:tab/>
        <w:t xml:space="preserve">Chibanda D, Verhey R, Munetsi E, Cowan FM, Lund C. Using a theory driven approach to develop and evaluate a complex mental health intervention: the friendship bench project in Zimbabwe. Int J Ment Health Syst 2016;10(1):16. </w:t>
      </w:r>
    </w:p>
    <w:p w14:paraId="4C71F0B6"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7. </w:t>
      </w:r>
      <w:r w:rsidRPr="00F6179A">
        <w:rPr>
          <w:rFonts w:ascii="Times New Roman" w:hAnsi="Times New Roman" w:cs="Times New Roman"/>
          <w:sz w:val="24"/>
          <w:szCs w:val="24"/>
        </w:rPr>
        <w:tab/>
        <w:t>Munywoki VM, Okpalaenwe SDEN, Ndolo U. Psychological implication of enrollment of the elderly into old persons’ cash transfer in Makueni county. Int J Indian Psychȯlogy [Internet] 2020 [cited 2025 May 3];8(3). Available from: https://www.academia.edu/download/64146983/18.01.032.20200803.pdf</w:t>
      </w:r>
    </w:p>
    <w:p w14:paraId="4A2C6529"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8. </w:t>
      </w:r>
      <w:r w:rsidRPr="00F6179A">
        <w:rPr>
          <w:rFonts w:ascii="Times New Roman" w:hAnsi="Times New Roman" w:cs="Times New Roman"/>
          <w:sz w:val="24"/>
          <w:szCs w:val="24"/>
        </w:rPr>
        <w:tab/>
        <w:t xml:space="preserve">McCann TV, Renzaho A, Mugavin J, Lubman DI. Stigma of mental illness and substance misuse in sub‐Saharan African migrants: A qualitative study. Int J Ment Health Nurs 2018;27(3):956–65. </w:t>
      </w:r>
    </w:p>
    <w:p w14:paraId="2431B714"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59. </w:t>
      </w:r>
      <w:r w:rsidRPr="00F6179A">
        <w:rPr>
          <w:rFonts w:ascii="Times New Roman" w:hAnsi="Times New Roman" w:cs="Times New Roman"/>
          <w:sz w:val="24"/>
          <w:szCs w:val="24"/>
        </w:rPr>
        <w:tab/>
        <w:t>Nkwo M, Suruliraj B, Orji R. Public Perception of Mental Illness: Opportunity for Community-based Collaborative Intervention [Internet]. In: Extended Abstracts of the 2020 CHI Conference on Human Factors in Computing Systems. Honolulu HI USA: ACM; 2020 [cited 2025 May 5]. page 1–7.Available from: https://dl.acm.org/doi/10.1145/3334480.3383023</w:t>
      </w:r>
    </w:p>
    <w:p w14:paraId="2249444C"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60. </w:t>
      </w:r>
      <w:r w:rsidRPr="00F6179A">
        <w:rPr>
          <w:rFonts w:ascii="Times New Roman" w:hAnsi="Times New Roman" w:cs="Times New Roman"/>
          <w:sz w:val="24"/>
          <w:szCs w:val="24"/>
        </w:rPr>
        <w:tab/>
        <w:t xml:space="preserve">Waldron I, Senger B, Cookey J, Crown M, Tibbo P. Addressing Stigma and Promoting Help-Seeking Among African Nova Scotian Youth Experiencing Psychosis and Other Mental Health Problems. Can J Psychiatry 2023;68(3):200–7. </w:t>
      </w:r>
    </w:p>
    <w:p w14:paraId="6FCDDCC4"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61. </w:t>
      </w:r>
      <w:r w:rsidRPr="00F6179A">
        <w:rPr>
          <w:rFonts w:ascii="Times New Roman" w:hAnsi="Times New Roman" w:cs="Times New Roman"/>
          <w:sz w:val="24"/>
          <w:szCs w:val="24"/>
        </w:rPr>
        <w:tab/>
        <w:t xml:space="preserve">Faleti DD, Akinlotan O. Stigmatisation of mental illness in Africa: a systematic review of qualitative and mixed studies. J Ment Health 2024;1–18. </w:t>
      </w:r>
    </w:p>
    <w:p w14:paraId="479B3E25" w14:textId="77777777" w:rsidR="00AD3D25" w:rsidRPr="00F6179A" w:rsidRDefault="00AD3D25" w:rsidP="00AD3D25">
      <w:pPr>
        <w:pStyle w:val="Bibliography"/>
        <w:rPr>
          <w:rFonts w:ascii="Times New Roman" w:hAnsi="Times New Roman" w:cs="Times New Roman"/>
          <w:sz w:val="24"/>
          <w:szCs w:val="24"/>
        </w:rPr>
      </w:pPr>
      <w:r w:rsidRPr="00F6179A">
        <w:rPr>
          <w:rFonts w:ascii="Times New Roman" w:hAnsi="Times New Roman" w:cs="Times New Roman"/>
          <w:sz w:val="24"/>
          <w:szCs w:val="24"/>
        </w:rPr>
        <w:t xml:space="preserve">62. </w:t>
      </w:r>
      <w:r w:rsidRPr="00F6179A">
        <w:rPr>
          <w:rFonts w:ascii="Times New Roman" w:hAnsi="Times New Roman" w:cs="Times New Roman"/>
          <w:sz w:val="24"/>
          <w:szCs w:val="24"/>
        </w:rPr>
        <w:tab/>
        <w:t xml:space="preserve">Osadolor OO, Osadolor AJ, Osadolor OO, Enabulele E, Akaji EA, Odiowaya DE. Access to health services and health inequalities in remote and rural areas. Janaki Med Coll J Med Sci 2022;10(2):70–4. </w:t>
      </w:r>
    </w:p>
    <w:p w14:paraId="4460895F" w14:textId="083D6089" w:rsidR="00D86A49" w:rsidRPr="00F6179A" w:rsidRDefault="00D764F3" w:rsidP="00D26BA9">
      <w:pPr>
        <w:spacing w:line="480" w:lineRule="auto"/>
        <w:jc w:val="both"/>
        <w:rPr>
          <w:rFonts w:ascii="Times New Roman" w:hAnsi="Times New Roman" w:cs="Times New Roman"/>
          <w:sz w:val="24"/>
          <w:szCs w:val="24"/>
        </w:rPr>
      </w:pPr>
      <w:r w:rsidRPr="00F6179A">
        <w:rPr>
          <w:rFonts w:ascii="Times New Roman" w:hAnsi="Times New Roman" w:cs="Times New Roman"/>
          <w:sz w:val="24"/>
          <w:szCs w:val="24"/>
        </w:rPr>
        <w:fldChar w:fldCharType="end"/>
      </w:r>
      <w:r w:rsidR="009D01B2">
        <w:rPr>
          <w:rFonts w:ascii="Times New Roman" w:hAnsi="Times New Roman" w:cs="Times New Roman"/>
          <w:sz w:val="24"/>
          <w:szCs w:val="24"/>
        </w:rPr>
        <w:t xml:space="preserve"> </w:t>
      </w:r>
      <w:bookmarkStart w:id="2" w:name="_GoBack"/>
      <w:bookmarkEnd w:id="2"/>
    </w:p>
    <w:sectPr w:rsidR="00D86A49" w:rsidRPr="00F6179A">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B020C6" w14:textId="77777777" w:rsidR="00DB6FF0" w:rsidRDefault="00DB6FF0" w:rsidP="00757562">
      <w:pPr>
        <w:spacing w:after="0" w:line="240" w:lineRule="auto"/>
      </w:pPr>
      <w:r>
        <w:separator/>
      </w:r>
    </w:p>
  </w:endnote>
  <w:endnote w:type="continuationSeparator" w:id="0">
    <w:p w14:paraId="4263BDD6" w14:textId="77777777" w:rsidR="00DB6FF0" w:rsidRDefault="00DB6FF0" w:rsidP="007575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A1702" w14:textId="77777777" w:rsidR="000B3F62" w:rsidRDefault="000B3F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6575633"/>
      <w:docPartObj>
        <w:docPartGallery w:val="Page Numbers (Bottom of Page)"/>
        <w:docPartUnique/>
      </w:docPartObj>
    </w:sdtPr>
    <w:sdtEndPr>
      <w:rPr>
        <w:noProof/>
      </w:rPr>
    </w:sdtEndPr>
    <w:sdtContent>
      <w:p w14:paraId="66956C26" w14:textId="79219367" w:rsidR="00757562" w:rsidRDefault="007575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7F662C" w14:textId="77777777" w:rsidR="00757562" w:rsidRDefault="007575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EF9A0" w14:textId="77777777" w:rsidR="000B3F62" w:rsidRDefault="000B3F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F359C" w14:textId="77777777" w:rsidR="00DB6FF0" w:rsidRDefault="00DB6FF0" w:rsidP="00757562">
      <w:pPr>
        <w:spacing w:after="0" w:line="240" w:lineRule="auto"/>
      </w:pPr>
      <w:r>
        <w:separator/>
      </w:r>
    </w:p>
  </w:footnote>
  <w:footnote w:type="continuationSeparator" w:id="0">
    <w:p w14:paraId="6EA85D3B" w14:textId="77777777" w:rsidR="00DB6FF0" w:rsidRDefault="00DB6FF0" w:rsidP="007575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00A77" w14:textId="44169831" w:rsidR="000B3F62" w:rsidRDefault="000B3F62">
    <w:pPr>
      <w:pStyle w:val="Header"/>
    </w:pPr>
    <w:r>
      <w:rPr>
        <w:noProof/>
      </w:rPr>
      <w:pict w14:anchorId="20A063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2164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56987" w14:textId="41D7F5B6" w:rsidR="000B3F62" w:rsidRDefault="000B3F62">
    <w:pPr>
      <w:pStyle w:val="Header"/>
    </w:pPr>
    <w:r>
      <w:rPr>
        <w:noProof/>
      </w:rPr>
      <w:pict w14:anchorId="78F3F3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2164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DA04C" w14:textId="3E8C7DAD" w:rsidR="000B3F62" w:rsidRDefault="000B3F62">
    <w:pPr>
      <w:pStyle w:val="Header"/>
    </w:pPr>
    <w:r>
      <w:rPr>
        <w:noProof/>
      </w:rPr>
      <w:pict w14:anchorId="18B04D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732164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945AF"/>
    <w:multiLevelType w:val="multilevel"/>
    <w:tmpl w:val="00CE3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AA37756"/>
    <w:multiLevelType w:val="multilevel"/>
    <w:tmpl w:val="E6840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AC7235"/>
    <w:multiLevelType w:val="multilevel"/>
    <w:tmpl w:val="768E9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21B"/>
    <w:rsid w:val="0000152A"/>
    <w:rsid w:val="00031728"/>
    <w:rsid w:val="000547BF"/>
    <w:rsid w:val="00091561"/>
    <w:rsid w:val="000973D5"/>
    <w:rsid w:val="000A05F7"/>
    <w:rsid w:val="000B118C"/>
    <w:rsid w:val="000B3F62"/>
    <w:rsid w:val="000C09C5"/>
    <w:rsid w:val="000E6411"/>
    <w:rsid w:val="000F017C"/>
    <w:rsid w:val="000F4DA8"/>
    <w:rsid w:val="0011638E"/>
    <w:rsid w:val="0011746A"/>
    <w:rsid w:val="001272D3"/>
    <w:rsid w:val="0013206F"/>
    <w:rsid w:val="00136709"/>
    <w:rsid w:val="00152080"/>
    <w:rsid w:val="00157C20"/>
    <w:rsid w:val="00181BF8"/>
    <w:rsid w:val="00187202"/>
    <w:rsid w:val="001926B4"/>
    <w:rsid w:val="00197584"/>
    <w:rsid w:val="001C5C05"/>
    <w:rsid w:val="001E75F3"/>
    <w:rsid w:val="001F14DF"/>
    <w:rsid w:val="002321D2"/>
    <w:rsid w:val="0023686B"/>
    <w:rsid w:val="00255106"/>
    <w:rsid w:val="00255F62"/>
    <w:rsid w:val="00274716"/>
    <w:rsid w:val="00277DED"/>
    <w:rsid w:val="00287088"/>
    <w:rsid w:val="0029597F"/>
    <w:rsid w:val="002A35AC"/>
    <w:rsid w:val="002C38ED"/>
    <w:rsid w:val="002D02D6"/>
    <w:rsid w:val="002D13C9"/>
    <w:rsid w:val="002D4268"/>
    <w:rsid w:val="002E1D9E"/>
    <w:rsid w:val="0030040C"/>
    <w:rsid w:val="0030201B"/>
    <w:rsid w:val="0031009B"/>
    <w:rsid w:val="00311686"/>
    <w:rsid w:val="00370227"/>
    <w:rsid w:val="00370E4C"/>
    <w:rsid w:val="003F2967"/>
    <w:rsid w:val="003F7B15"/>
    <w:rsid w:val="00452293"/>
    <w:rsid w:val="00454C7C"/>
    <w:rsid w:val="004833E2"/>
    <w:rsid w:val="004C1173"/>
    <w:rsid w:val="004D2A1C"/>
    <w:rsid w:val="004D43BA"/>
    <w:rsid w:val="004E11A7"/>
    <w:rsid w:val="00534716"/>
    <w:rsid w:val="00575A86"/>
    <w:rsid w:val="00587E48"/>
    <w:rsid w:val="00597AF4"/>
    <w:rsid w:val="005C7BAD"/>
    <w:rsid w:val="005D734F"/>
    <w:rsid w:val="005E152A"/>
    <w:rsid w:val="005E1895"/>
    <w:rsid w:val="005E2BD3"/>
    <w:rsid w:val="0060334F"/>
    <w:rsid w:val="00603C89"/>
    <w:rsid w:val="00604893"/>
    <w:rsid w:val="00611EF5"/>
    <w:rsid w:val="006363A9"/>
    <w:rsid w:val="00636DB6"/>
    <w:rsid w:val="006432B7"/>
    <w:rsid w:val="00653090"/>
    <w:rsid w:val="00653894"/>
    <w:rsid w:val="006717E3"/>
    <w:rsid w:val="00692362"/>
    <w:rsid w:val="006B0DBB"/>
    <w:rsid w:val="006B0F47"/>
    <w:rsid w:val="006B720A"/>
    <w:rsid w:val="006D4500"/>
    <w:rsid w:val="006E4310"/>
    <w:rsid w:val="00730B90"/>
    <w:rsid w:val="00735649"/>
    <w:rsid w:val="007365AC"/>
    <w:rsid w:val="0074117C"/>
    <w:rsid w:val="00742590"/>
    <w:rsid w:val="007555D1"/>
    <w:rsid w:val="00757562"/>
    <w:rsid w:val="00773581"/>
    <w:rsid w:val="007C049E"/>
    <w:rsid w:val="007E49DE"/>
    <w:rsid w:val="007E6263"/>
    <w:rsid w:val="00837BF6"/>
    <w:rsid w:val="00841D8A"/>
    <w:rsid w:val="0084517D"/>
    <w:rsid w:val="0086302E"/>
    <w:rsid w:val="00885A75"/>
    <w:rsid w:val="00885F7E"/>
    <w:rsid w:val="008B0BC7"/>
    <w:rsid w:val="008C3246"/>
    <w:rsid w:val="008E4E0B"/>
    <w:rsid w:val="00902E96"/>
    <w:rsid w:val="0092256A"/>
    <w:rsid w:val="009250E6"/>
    <w:rsid w:val="009534F4"/>
    <w:rsid w:val="00960347"/>
    <w:rsid w:val="0099448A"/>
    <w:rsid w:val="009A56D1"/>
    <w:rsid w:val="009B69DE"/>
    <w:rsid w:val="009D01B2"/>
    <w:rsid w:val="009D4424"/>
    <w:rsid w:val="009E5F1E"/>
    <w:rsid w:val="00A0727F"/>
    <w:rsid w:val="00A34FBE"/>
    <w:rsid w:val="00A36C2D"/>
    <w:rsid w:val="00A4726F"/>
    <w:rsid w:val="00A50327"/>
    <w:rsid w:val="00A5243F"/>
    <w:rsid w:val="00A550DB"/>
    <w:rsid w:val="00A57576"/>
    <w:rsid w:val="00A71574"/>
    <w:rsid w:val="00A85223"/>
    <w:rsid w:val="00AA4748"/>
    <w:rsid w:val="00AD0BF5"/>
    <w:rsid w:val="00AD0C22"/>
    <w:rsid w:val="00AD3D25"/>
    <w:rsid w:val="00AE0AB2"/>
    <w:rsid w:val="00AE6B83"/>
    <w:rsid w:val="00B03AFE"/>
    <w:rsid w:val="00B05324"/>
    <w:rsid w:val="00B078C8"/>
    <w:rsid w:val="00B2700B"/>
    <w:rsid w:val="00B43742"/>
    <w:rsid w:val="00B5778A"/>
    <w:rsid w:val="00B718B7"/>
    <w:rsid w:val="00B82127"/>
    <w:rsid w:val="00B9440A"/>
    <w:rsid w:val="00BA24E8"/>
    <w:rsid w:val="00BB57AE"/>
    <w:rsid w:val="00BE538C"/>
    <w:rsid w:val="00C1042B"/>
    <w:rsid w:val="00C21C12"/>
    <w:rsid w:val="00C25A6B"/>
    <w:rsid w:val="00C4253A"/>
    <w:rsid w:val="00C77927"/>
    <w:rsid w:val="00CE0C35"/>
    <w:rsid w:val="00CF0F3F"/>
    <w:rsid w:val="00CF780B"/>
    <w:rsid w:val="00D170A3"/>
    <w:rsid w:val="00D26BA9"/>
    <w:rsid w:val="00D4121B"/>
    <w:rsid w:val="00D66090"/>
    <w:rsid w:val="00D72577"/>
    <w:rsid w:val="00D73A3B"/>
    <w:rsid w:val="00D764F3"/>
    <w:rsid w:val="00D829C6"/>
    <w:rsid w:val="00D86A49"/>
    <w:rsid w:val="00D910DA"/>
    <w:rsid w:val="00DB1D41"/>
    <w:rsid w:val="00DB6FF0"/>
    <w:rsid w:val="00DD2F14"/>
    <w:rsid w:val="00DD4A82"/>
    <w:rsid w:val="00DD59F0"/>
    <w:rsid w:val="00DE5F63"/>
    <w:rsid w:val="00DF1FCE"/>
    <w:rsid w:val="00E135CF"/>
    <w:rsid w:val="00E14B0D"/>
    <w:rsid w:val="00E4495B"/>
    <w:rsid w:val="00E46BA6"/>
    <w:rsid w:val="00E47383"/>
    <w:rsid w:val="00E47814"/>
    <w:rsid w:val="00E86CC1"/>
    <w:rsid w:val="00E9573B"/>
    <w:rsid w:val="00EA2133"/>
    <w:rsid w:val="00EA5784"/>
    <w:rsid w:val="00ED49B7"/>
    <w:rsid w:val="00EE1CE9"/>
    <w:rsid w:val="00EF42BB"/>
    <w:rsid w:val="00F44B29"/>
    <w:rsid w:val="00F6179A"/>
    <w:rsid w:val="00F65B9D"/>
    <w:rsid w:val="00F70108"/>
    <w:rsid w:val="00F86ED5"/>
    <w:rsid w:val="00FD5850"/>
    <w:rsid w:val="00FD5885"/>
    <w:rsid w:val="00FE555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7BBA96D"/>
  <w15:chartTrackingRefBased/>
  <w15:docId w15:val="{A28CA163-0259-411F-A702-E0FD4DAD7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121B"/>
    <w:rPr>
      <w:rFonts w:eastAsiaTheme="minorEastAsia"/>
      <w:lang w:val="en-GB"/>
    </w:rPr>
  </w:style>
  <w:style w:type="paragraph" w:styleId="Heading1">
    <w:name w:val="heading 1"/>
    <w:basedOn w:val="Normal"/>
    <w:next w:val="Normal"/>
    <w:link w:val="Heading1Char"/>
    <w:uiPriority w:val="9"/>
    <w:qFormat/>
    <w:rsid w:val="00D4121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4121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4121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4121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4121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412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12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12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12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21B"/>
    <w:rPr>
      <w:rFonts w:asciiTheme="majorHAnsi" w:eastAsiaTheme="majorEastAsia" w:hAnsiTheme="majorHAnsi" w:cstheme="majorBidi"/>
      <w:color w:val="2F5496" w:themeColor="accent1" w:themeShade="BF"/>
      <w:sz w:val="40"/>
      <w:szCs w:val="40"/>
      <w:lang w:val="en-GB"/>
    </w:rPr>
  </w:style>
  <w:style w:type="character" w:customStyle="1" w:styleId="Heading2Char">
    <w:name w:val="Heading 2 Char"/>
    <w:basedOn w:val="DefaultParagraphFont"/>
    <w:link w:val="Heading2"/>
    <w:uiPriority w:val="9"/>
    <w:semiHidden/>
    <w:rsid w:val="00D4121B"/>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semiHidden/>
    <w:rsid w:val="00D4121B"/>
    <w:rPr>
      <w:rFonts w:eastAsiaTheme="majorEastAsia" w:cstheme="majorBidi"/>
      <w:color w:val="2F5496" w:themeColor="accent1" w:themeShade="BF"/>
      <w:sz w:val="28"/>
      <w:szCs w:val="28"/>
      <w:lang w:val="en-GB"/>
    </w:rPr>
  </w:style>
  <w:style w:type="character" w:customStyle="1" w:styleId="Heading4Char">
    <w:name w:val="Heading 4 Char"/>
    <w:basedOn w:val="DefaultParagraphFont"/>
    <w:link w:val="Heading4"/>
    <w:uiPriority w:val="9"/>
    <w:semiHidden/>
    <w:rsid w:val="00D4121B"/>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D4121B"/>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D4121B"/>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D4121B"/>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D4121B"/>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D4121B"/>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D412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121B"/>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D412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121B"/>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D4121B"/>
    <w:pPr>
      <w:spacing w:before="160"/>
      <w:jc w:val="center"/>
    </w:pPr>
    <w:rPr>
      <w:i/>
      <w:iCs/>
      <w:color w:val="404040" w:themeColor="text1" w:themeTint="BF"/>
    </w:rPr>
  </w:style>
  <w:style w:type="character" w:customStyle="1" w:styleId="QuoteChar">
    <w:name w:val="Quote Char"/>
    <w:basedOn w:val="DefaultParagraphFont"/>
    <w:link w:val="Quote"/>
    <w:uiPriority w:val="29"/>
    <w:rsid w:val="00D4121B"/>
    <w:rPr>
      <w:i/>
      <w:iCs/>
      <w:color w:val="404040" w:themeColor="text1" w:themeTint="BF"/>
      <w:lang w:val="en-GB"/>
    </w:rPr>
  </w:style>
  <w:style w:type="paragraph" w:styleId="ListParagraph">
    <w:name w:val="List Paragraph"/>
    <w:basedOn w:val="Normal"/>
    <w:uiPriority w:val="34"/>
    <w:qFormat/>
    <w:rsid w:val="00D4121B"/>
    <w:pPr>
      <w:ind w:left="720"/>
      <w:contextualSpacing/>
    </w:pPr>
  </w:style>
  <w:style w:type="character" w:styleId="IntenseEmphasis">
    <w:name w:val="Intense Emphasis"/>
    <w:basedOn w:val="DefaultParagraphFont"/>
    <w:uiPriority w:val="21"/>
    <w:qFormat/>
    <w:rsid w:val="00D4121B"/>
    <w:rPr>
      <w:i/>
      <w:iCs/>
      <w:color w:val="2F5496" w:themeColor="accent1" w:themeShade="BF"/>
    </w:rPr>
  </w:style>
  <w:style w:type="paragraph" w:styleId="IntenseQuote">
    <w:name w:val="Intense Quote"/>
    <w:basedOn w:val="Normal"/>
    <w:next w:val="Normal"/>
    <w:link w:val="IntenseQuoteChar"/>
    <w:uiPriority w:val="30"/>
    <w:qFormat/>
    <w:rsid w:val="00D4121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4121B"/>
    <w:rPr>
      <w:i/>
      <w:iCs/>
      <w:color w:val="2F5496" w:themeColor="accent1" w:themeShade="BF"/>
      <w:lang w:val="en-GB"/>
    </w:rPr>
  </w:style>
  <w:style w:type="character" w:styleId="IntenseReference">
    <w:name w:val="Intense Reference"/>
    <w:basedOn w:val="DefaultParagraphFont"/>
    <w:uiPriority w:val="32"/>
    <w:qFormat/>
    <w:rsid w:val="00D4121B"/>
    <w:rPr>
      <w:b/>
      <w:bCs/>
      <w:smallCaps/>
      <w:color w:val="2F5496" w:themeColor="accent1" w:themeShade="BF"/>
      <w:spacing w:val="5"/>
    </w:rPr>
  </w:style>
  <w:style w:type="paragraph" w:styleId="NormalWeb">
    <w:name w:val="Normal (Web)"/>
    <w:basedOn w:val="Normal"/>
    <w:uiPriority w:val="99"/>
    <w:unhideWhenUsed/>
    <w:rsid w:val="00D26BA9"/>
    <w:pPr>
      <w:spacing w:before="100" w:beforeAutospacing="1" w:after="100" w:afterAutospacing="1" w:line="240" w:lineRule="auto"/>
    </w:pPr>
    <w:rPr>
      <w:rFonts w:ascii="Times New Roman" w:hAnsi="Times New Roman" w:cs="Times New Roman"/>
      <w:kern w:val="0"/>
      <w:sz w:val="24"/>
      <w:szCs w:val="24"/>
      <w:lang w:val="en-US"/>
      <w14:ligatures w14:val="none"/>
    </w:rPr>
  </w:style>
  <w:style w:type="character" w:styleId="Emphasis">
    <w:name w:val="Emphasis"/>
    <w:basedOn w:val="DefaultParagraphFont"/>
    <w:uiPriority w:val="20"/>
    <w:qFormat/>
    <w:rsid w:val="00D26BA9"/>
    <w:rPr>
      <w:i/>
      <w:iCs/>
    </w:rPr>
  </w:style>
  <w:style w:type="character" w:styleId="Hyperlink">
    <w:name w:val="Hyperlink"/>
    <w:basedOn w:val="DefaultParagraphFont"/>
    <w:uiPriority w:val="99"/>
    <w:unhideWhenUsed/>
    <w:rsid w:val="00AD0BF5"/>
    <w:rPr>
      <w:color w:val="0563C1" w:themeColor="hyperlink"/>
      <w:u w:val="single"/>
    </w:rPr>
  </w:style>
  <w:style w:type="character" w:styleId="FollowedHyperlink">
    <w:name w:val="FollowedHyperlink"/>
    <w:basedOn w:val="DefaultParagraphFont"/>
    <w:uiPriority w:val="99"/>
    <w:semiHidden/>
    <w:unhideWhenUsed/>
    <w:rsid w:val="00597AF4"/>
    <w:rPr>
      <w:color w:val="954F72" w:themeColor="followedHyperlink"/>
      <w:u w:val="single"/>
    </w:rPr>
  </w:style>
  <w:style w:type="paragraph" w:styleId="Bibliography">
    <w:name w:val="Bibliography"/>
    <w:basedOn w:val="Normal"/>
    <w:next w:val="Normal"/>
    <w:uiPriority w:val="37"/>
    <w:unhideWhenUsed/>
    <w:rsid w:val="00D764F3"/>
    <w:pPr>
      <w:tabs>
        <w:tab w:val="left" w:pos="384"/>
      </w:tabs>
      <w:spacing w:after="240" w:line="240" w:lineRule="auto"/>
      <w:ind w:left="384" w:hanging="384"/>
    </w:pPr>
  </w:style>
  <w:style w:type="paragraph" w:styleId="Header">
    <w:name w:val="header"/>
    <w:basedOn w:val="Normal"/>
    <w:link w:val="HeaderChar"/>
    <w:uiPriority w:val="99"/>
    <w:unhideWhenUsed/>
    <w:rsid w:val="007575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7562"/>
    <w:rPr>
      <w:rFonts w:eastAsiaTheme="minorEastAsia"/>
      <w:lang w:val="en-GB"/>
    </w:rPr>
  </w:style>
  <w:style w:type="paragraph" w:styleId="Footer">
    <w:name w:val="footer"/>
    <w:basedOn w:val="Normal"/>
    <w:link w:val="FooterChar"/>
    <w:uiPriority w:val="99"/>
    <w:unhideWhenUsed/>
    <w:rsid w:val="007575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7562"/>
    <w:rPr>
      <w:rFonts w:eastAsiaTheme="minorEastAs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912087">
      <w:bodyDiv w:val="1"/>
      <w:marLeft w:val="0"/>
      <w:marRight w:val="0"/>
      <w:marTop w:val="0"/>
      <w:marBottom w:val="0"/>
      <w:divBdr>
        <w:top w:val="none" w:sz="0" w:space="0" w:color="auto"/>
        <w:left w:val="none" w:sz="0" w:space="0" w:color="auto"/>
        <w:bottom w:val="none" w:sz="0" w:space="0" w:color="auto"/>
        <w:right w:val="none" w:sz="0" w:space="0" w:color="auto"/>
      </w:divBdr>
    </w:div>
    <w:div w:id="353918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3</TotalTime>
  <Pages>12</Pages>
  <Words>14060</Words>
  <Characters>80142</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oluwole</dc:creator>
  <cp:keywords/>
  <dc:description/>
  <cp:lastModifiedBy>SDI 1167</cp:lastModifiedBy>
  <cp:revision>98</cp:revision>
  <dcterms:created xsi:type="dcterms:W3CDTF">2025-04-25T19:57:00Z</dcterms:created>
  <dcterms:modified xsi:type="dcterms:W3CDTF">2025-05-09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93502b-2eeb-4b75-9553-6eae467b3754</vt:lpwstr>
  </property>
  <property fmtid="{D5CDD505-2E9C-101B-9397-08002B2CF9AE}" pid="3" name="ZOTERO_PREF_1">
    <vt:lpwstr>&lt;data data-version="3" zotero-version="6.0.36"&gt;&lt;session id="vjerjq4b"/&gt;&lt;style id="http://www.zotero.org/styles/vancouver-superscript-brackets-only-year" locale="en-GB" hasBibliography="1" bibliographyStyleHasBeenSet="1"/&gt;&lt;prefs&gt;&lt;pref name="fieldType" valu</vt:lpwstr>
  </property>
  <property fmtid="{D5CDD505-2E9C-101B-9397-08002B2CF9AE}" pid="4" name="ZOTERO_PREF_2">
    <vt:lpwstr>e="Field"/&gt;&lt;pref name="automaticJournalAbbreviations" value="true"/&gt;&lt;pref name="dontAskDelayCitationUpdates" value="true"/&gt;&lt;/prefs&gt;&lt;/data&gt;</vt:lpwstr>
  </property>
</Properties>
</file>